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76"/>
        <w:gridCol w:w="2137"/>
        <w:gridCol w:w="2979"/>
        <w:gridCol w:w="2158"/>
      </w:tblGrid>
      <w:tr w:rsidR="004F2D82" w14:paraId="55747024" w14:textId="77777777" w:rsidTr="00F65A28">
        <w:tc>
          <w:tcPr>
            <w:tcW w:w="2076" w:type="dxa"/>
          </w:tcPr>
          <w:p w14:paraId="7D5D7F0B" w14:textId="77777777" w:rsidR="00595D5D" w:rsidRDefault="00595D5D" w:rsidP="00766BAF">
            <w:pPr>
              <w:jc w:val="center"/>
              <w:rPr>
                <w:rFonts w:ascii="Arial Black" w:hAnsi="Arial Black"/>
              </w:rPr>
            </w:pPr>
            <w:r w:rsidRPr="00B201A8">
              <w:rPr>
                <w:rFonts w:ascii="Arial Black" w:hAnsi="Arial Black"/>
              </w:rPr>
              <w:t>Serial no</w:t>
            </w:r>
          </w:p>
          <w:p w14:paraId="5939D9E2" w14:textId="2D5A5437" w:rsidR="00595D5D" w:rsidRDefault="00595D5D" w:rsidP="00766BAF">
            <w:pPr>
              <w:jc w:val="center"/>
            </w:pPr>
          </w:p>
        </w:tc>
        <w:tc>
          <w:tcPr>
            <w:tcW w:w="2137" w:type="dxa"/>
          </w:tcPr>
          <w:p w14:paraId="1B68A8F7" w14:textId="1780BC63" w:rsidR="00595D5D" w:rsidRDefault="00595D5D" w:rsidP="00766BAF">
            <w:pPr>
              <w:jc w:val="center"/>
            </w:pPr>
            <w:r w:rsidRPr="00B201A8">
              <w:rPr>
                <w:rFonts w:ascii="Arial Black" w:hAnsi="Arial Black"/>
              </w:rPr>
              <w:t>Plant name</w:t>
            </w:r>
          </w:p>
        </w:tc>
        <w:tc>
          <w:tcPr>
            <w:tcW w:w="2979" w:type="dxa"/>
          </w:tcPr>
          <w:p w14:paraId="1926DADC" w14:textId="40C7E15B" w:rsidR="00595D5D" w:rsidRDefault="00595D5D" w:rsidP="00766BAF">
            <w:pPr>
              <w:jc w:val="center"/>
            </w:pPr>
            <w:r w:rsidRPr="00B201A8">
              <w:rPr>
                <w:rFonts w:ascii="Arial Black" w:hAnsi="Arial Black"/>
              </w:rPr>
              <w:t>Chemical name</w:t>
            </w:r>
          </w:p>
        </w:tc>
        <w:tc>
          <w:tcPr>
            <w:tcW w:w="2158" w:type="dxa"/>
          </w:tcPr>
          <w:p w14:paraId="02A6D635" w14:textId="4F1D2D29" w:rsidR="00595D5D" w:rsidRDefault="00595D5D" w:rsidP="00766BAF">
            <w:pPr>
              <w:jc w:val="center"/>
            </w:pPr>
            <w:proofErr w:type="spellStart"/>
            <w:r w:rsidRPr="00B201A8">
              <w:rPr>
                <w:rFonts w:ascii="Arial Black" w:hAnsi="Arial Black"/>
              </w:rPr>
              <w:t>Pubchem</w:t>
            </w:r>
            <w:proofErr w:type="spellEnd"/>
            <w:r w:rsidRPr="00B201A8">
              <w:rPr>
                <w:rFonts w:ascii="Arial Black" w:hAnsi="Arial Black"/>
              </w:rPr>
              <w:t xml:space="preserve"> </w:t>
            </w:r>
            <w:r>
              <w:rPr>
                <w:rFonts w:ascii="Arial Black" w:hAnsi="Arial Black"/>
              </w:rPr>
              <w:t>C</w:t>
            </w:r>
            <w:r w:rsidRPr="00B201A8">
              <w:rPr>
                <w:rFonts w:ascii="Arial Black" w:hAnsi="Arial Black"/>
              </w:rPr>
              <w:t>ID</w:t>
            </w:r>
          </w:p>
        </w:tc>
      </w:tr>
      <w:tr w:rsidR="004F2D82" w14:paraId="0B021086" w14:textId="77777777" w:rsidTr="00F65A28">
        <w:trPr>
          <w:trHeight w:val="79"/>
        </w:trPr>
        <w:tc>
          <w:tcPr>
            <w:tcW w:w="2076" w:type="dxa"/>
            <w:vMerge w:val="restart"/>
          </w:tcPr>
          <w:p w14:paraId="6EFEFA75" w14:textId="526D18E4" w:rsidR="0037144C" w:rsidRDefault="0037144C" w:rsidP="00766BAF">
            <w:pPr>
              <w:jc w:val="center"/>
            </w:pPr>
            <w:r>
              <w:t>01</w:t>
            </w:r>
          </w:p>
        </w:tc>
        <w:tc>
          <w:tcPr>
            <w:tcW w:w="2137" w:type="dxa"/>
            <w:vMerge w:val="restart"/>
          </w:tcPr>
          <w:p w14:paraId="46DB4221" w14:textId="33FC2048" w:rsidR="0037144C" w:rsidRPr="001E0449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i/>
                <w:iCs/>
              </w:rPr>
              <w:t>Polygonum capitatum</w:t>
            </w:r>
            <w:r w:rsidRPr="001E0449">
              <w:rPr>
                <w:rFonts w:cstheme="minorHAnsi"/>
              </w:rPr>
              <w:t xml:space="preserve"> Buch.-Ham. ex D. Don</w:t>
            </w:r>
          </w:p>
        </w:tc>
        <w:tc>
          <w:tcPr>
            <w:tcW w:w="2979" w:type="dxa"/>
          </w:tcPr>
          <w:p w14:paraId="7E4B215D" w14:textId="5E25696C" w:rsidR="0037144C" w:rsidRPr="001E0449" w:rsidRDefault="001E0449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E</w:t>
            </w:r>
            <w:r w:rsidR="0037144C" w:rsidRPr="001E0449">
              <w:rPr>
                <w:rFonts w:cstheme="minorHAnsi"/>
              </w:rPr>
              <w:t>modin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</w:tc>
        <w:tc>
          <w:tcPr>
            <w:tcW w:w="2158" w:type="dxa"/>
          </w:tcPr>
          <w:p w14:paraId="2156A501" w14:textId="1404CB5E" w:rsidR="0037144C" w:rsidRPr="001E0449" w:rsidRDefault="0037144C" w:rsidP="00766BAF">
            <w:pPr>
              <w:jc w:val="center"/>
              <w:rPr>
                <w:rFonts w:cstheme="minorHAnsi"/>
                <w:color w:val="212121"/>
              </w:rPr>
            </w:pPr>
            <w:r w:rsidRPr="001E0449">
              <w:rPr>
                <w:rFonts w:cstheme="minorHAnsi"/>
                <w:color w:val="212121"/>
              </w:rPr>
              <w:t>3220</w:t>
            </w:r>
          </w:p>
          <w:p w14:paraId="55DC99B8" w14:textId="28DE96C7" w:rsidR="0037144C" w:rsidRPr="001E0449" w:rsidRDefault="0037144C" w:rsidP="00766BAF">
            <w:pPr>
              <w:jc w:val="center"/>
              <w:rPr>
                <w:rFonts w:cstheme="minorHAnsi"/>
              </w:rPr>
            </w:pPr>
          </w:p>
        </w:tc>
      </w:tr>
      <w:tr w:rsidR="004F2D82" w14:paraId="3023C9EF" w14:textId="77777777" w:rsidTr="00F65A28">
        <w:trPr>
          <w:trHeight w:val="73"/>
        </w:trPr>
        <w:tc>
          <w:tcPr>
            <w:tcW w:w="2076" w:type="dxa"/>
            <w:vMerge/>
          </w:tcPr>
          <w:p w14:paraId="480155CB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6453A5D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320B8A27" w14:textId="60E27555" w:rsidR="0037144C" w:rsidRDefault="001E0449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D</w:t>
            </w:r>
            <w:r w:rsidR="0037144C" w:rsidRPr="001E0449">
              <w:rPr>
                <w:rFonts w:cstheme="minorHAnsi"/>
              </w:rPr>
              <w:t>aucosterol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0F757A39" w14:textId="071454F2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58DCF805" w14:textId="36D1F2BC" w:rsidR="0037144C" w:rsidRPr="001E0449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5742590</w:t>
            </w:r>
          </w:p>
        </w:tc>
      </w:tr>
      <w:tr w:rsidR="004F2D82" w14:paraId="76838468" w14:textId="77777777" w:rsidTr="00F65A28">
        <w:trPr>
          <w:trHeight w:val="73"/>
        </w:trPr>
        <w:tc>
          <w:tcPr>
            <w:tcW w:w="2076" w:type="dxa"/>
            <w:vMerge/>
          </w:tcPr>
          <w:p w14:paraId="6806A1CD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17A165A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6CE28A2A" w14:textId="0A8F9A5C" w:rsidR="0037144C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protocatechuic acid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10857AE8" w14:textId="552AFAC0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23B87594" w14:textId="72620655" w:rsidR="0037144C" w:rsidRPr="001E0449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72</w:t>
            </w:r>
          </w:p>
        </w:tc>
      </w:tr>
      <w:tr w:rsidR="004F2D82" w14:paraId="1FEAE95C" w14:textId="77777777" w:rsidTr="00F65A28">
        <w:trPr>
          <w:trHeight w:val="73"/>
        </w:trPr>
        <w:tc>
          <w:tcPr>
            <w:tcW w:w="2076" w:type="dxa"/>
            <w:vMerge/>
          </w:tcPr>
          <w:p w14:paraId="2E7B7B39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23313D8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7E5CE3B7" w14:textId="2EDACA7E" w:rsidR="0037144C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gallic acid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27B6AAEF" w14:textId="49DB551C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0C8D3304" w14:textId="1A3C781E" w:rsidR="0037144C" w:rsidRPr="001E0449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370</w:t>
            </w:r>
          </w:p>
        </w:tc>
      </w:tr>
      <w:tr w:rsidR="004F2D82" w14:paraId="56C0B189" w14:textId="77777777" w:rsidTr="00F65A28">
        <w:trPr>
          <w:trHeight w:val="73"/>
        </w:trPr>
        <w:tc>
          <w:tcPr>
            <w:tcW w:w="2076" w:type="dxa"/>
            <w:vMerge/>
          </w:tcPr>
          <w:p w14:paraId="12073E26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AE7F579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01B6DEFD" w14:textId="57EC2828" w:rsidR="0037144C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ethyl gallate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1F393466" w14:textId="466DEA00" w:rsidR="00310B9D" w:rsidRPr="001E0449" w:rsidRDefault="00310B9D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6FC0E93D" w14:textId="35FEDA18" w:rsidR="0037144C" w:rsidRPr="001E0449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13250</w:t>
            </w:r>
          </w:p>
        </w:tc>
      </w:tr>
      <w:tr w:rsidR="004F2D82" w14:paraId="5E5DE77C" w14:textId="77777777" w:rsidTr="00F65A28">
        <w:trPr>
          <w:trHeight w:val="73"/>
        </w:trPr>
        <w:tc>
          <w:tcPr>
            <w:tcW w:w="2076" w:type="dxa"/>
            <w:vMerge/>
          </w:tcPr>
          <w:p w14:paraId="3967AFA9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9CAA688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21E790F0" w14:textId="71DE31CB" w:rsidR="0037144C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(+)-catechin-3-O-gallate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264A408D" w14:textId="4C98EDCC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4E639BD4" w14:textId="377EEC84" w:rsidR="0037144C" w:rsidRPr="001E0449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5276454</w:t>
            </w:r>
          </w:p>
        </w:tc>
      </w:tr>
      <w:tr w:rsidR="004F2D82" w14:paraId="732F1920" w14:textId="77777777" w:rsidTr="00F65A28">
        <w:trPr>
          <w:trHeight w:val="73"/>
        </w:trPr>
        <w:tc>
          <w:tcPr>
            <w:tcW w:w="2076" w:type="dxa"/>
            <w:vMerge/>
          </w:tcPr>
          <w:p w14:paraId="53866739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632D41D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3E12852C" w14:textId="6DD742D3" w:rsidR="0037144C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(+)-catechin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3610E466" w14:textId="4BB01B42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470057A4" w14:textId="2924BEB8" w:rsidR="0037144C" w:rsidRPr="001E0449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9064</w:t>
            </w:r>
          </w:p>
        </w:tc>
      </w:tr>
      <w:tr w:rsidR="004F2D82" w14:paraId="1562202E" w14:textId="77777777" w:rsidTr="00F65A28">
        <w:trPr>
          <w:trHeight w:val="73"/>
        </w:trPr>
        <w:tc>
          <w:tcPr>
            <w:tcW w:w="2076" w:type="dxa"/>
            <w:vMerge/>
          </w:tcPr>
          <w:p w14:paraId="70E3C5B3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D246593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74A739D5" w14:textId="71D691B1" w:rsidR="0037144C" w:rsidRPr="001E0449" w:rsidRDefault="0037144C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(–)-epicatechin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</w:tc>
        <w:tc>
          <w:tcPr>
            <w:tcW w:w="2158" w:type="dxa"/>
          </w:tcPr>
          <w:p w14:paraId="73F372B9" w14:textId="5D8512D9" w:rsidR="0037144C" w:rsidRPr="001E0449" w:rsidRDefault="0037144C" w:rsidP="00766BAF">
            <w:pPr>
              <w:jc w:val="center"/>
              <w:rPr>
                <w:rFonts w:cstheme="minorHAnsi"/>
                <w:color w:val="212121"/>
              </w:rPr>
            </w:pPr>
            <w:r w:rsidRPr="001E0449">
              <w:rPr>
                <w:rFonts w:cstheme="minorHAnsi"/>
                <w:color w:val="212121"/>
              </w:rPr>
              <w:t>72276</w:t>
            </w:r>
          </w:p>
          <w:p w14:paraId="2859BADB" w14:textId="7CC38A8D" w:rsidR="0037144C" w:rsidRPr="001E0449" w:rsidRDefault="0037144C" w:rsidP="00766BAF">
            <w:pPr>
              <w:jc w:val="center"/>
              <w:rPr>
                <w:rFonts w:cstheme="minorHAnsi"/>
              </w:rPr>
            </w:pPr>
          </w:p>
        </w:tc>
      </w:tr>
      <w:tr w:rsidR="004F2D82" w14:paraId="72F73F01" w14:textId="77777777" w:rsidTr="00F65A28">
        <w:trPr>
          <w:trHeight w:val="73"/>
        </w:trPr>
        <w:tc>
          <w:tcPr>
            <w:tcW w:w="2076" w:type="dxa"/>
            <w:vMerge/>
          </w:tcPr>
          <w:p w14:paraId="70793629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51FBE99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793C391F" w14:textId="507B21E3" w:rsidR="0037144C" w:rsidRDefault="001E0449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K</w:t>
            </w:r>
            <w:r w:rsidR="00A652A3" w:rsidRPr="001E0449">
              <w:rPr>
                <w:rFonts w:cstheme="minorHAnsi"/>
              </w:rPr>
              <w:t>aempferol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7DCB5688" w14:textId="678BCCC9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5DDFEF96" w14:textId="3203735B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5280863</w:t>
            </w:r>
          </w:p>
        </w:tc>
      </w:tr>
      <w:tr w:rsidR="004F2D82" w14:paraId="05254A7B" w14:textId="77777777" w:rsidTr="00F65A28">
        <w:trPr>
          <w:trHeight w:val="73"/>
        </w:trPr>
        <w:tc>
          <w:tcPr>
            <w:tcW w:w="2076" w:type="dxa"/>
            <w:vMerge/>
          </w:tcPr>
          <w:p w14:paraId="123910B0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241E536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78639AD0" w14:textId="1D2DA696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quercetin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</w:tc>
        <w:tc>
          <w:tcPr>
            <w:tcW w:w="2158" w:type="dxa"/>
          </w:tcPr>
          <w:p w14:paraId="240E2851" w14:textId="4E2D6A41" w:rsidR="00A652A3" w:rsidRPr="001E0449" w:rsidRDefault="00A652A3" w:rsidP="00766BAF">
            <w:pPr>
              <w:jc w:val="center"/>
              <w:rPr>
                <w:rFonts w:cstheme="minorHAnsi"/>
                <w:color w:val="212121"/>
              </w:rPr>
            </w:pPr>
            <w:r w:rsidRPr="001E0449">
              <w:rPr>
                <w:rFonts w:cstheme="minorHAnsi"/>
                <w:color w:val="212121"/>
              </w:rPr>
              <w:t>5280343</w:t>
            </w:r>
          </w:p>
          <w:p w14:paraId="25032814" w14:textId="10A08038" w:rsidR="0037144C" w:rsidRPr="001E0449" w:rsidRDefault="0037144C" w:rsidP="00766BAF">
            <w:pPr>
              <w:jc w:val="center"/>
              <w:rPr>
                <w:rFonts w:cstheme="minorHAnsi"/>
              </w:rPr>
            </w:pPr>
          </w:p>
        </w:tc>
      </w:tr>
      <w:tr w:rsidR="004F2D82" w14:paraId="450C784F" w14:textId="77777777" w:rsidTr="00F65A28">
        <w:trPr>
          <w:trHeight w:val="73"/>
        </w:trPr>
        <w:tc>
          <w:tcPr>
            <w:tcW w:w="2076" w:type="dxa"/>
            <w:vMerge/>
          </w:tcPr>
          <w:p w14:paraId="02A7018A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BF2CF17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4EB854F8" w14:textId="1BA4381E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quercitroside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</w:tc>
        <w:tc>
          <w:tcPr>
            <w:tcW w:w="2158" w:type="dxa"/>
          </w:tcPr>
          <w:p w14:paraId="0C98EA08" w14:textId="6156F6C4" w:rsidR="00A652A3" w:rsidRPr="001E0449" w:rsidRDefault="00A652A3" w:rsidP="00766BAF">
            <w:pPr>
              <w:jc w:val="center"/>
              <w:rPr>
                <w:rFonts w:cstheme="minorHAnsi"/>
                <w:color w:val="212121"/>
              </w:rPr>
            </w:pPr>
            <w:r w:rsidRPr="001E0449">
              <w:rPr>
                <w:rFonts w:cstheme="minorHAnsi"/>
                <w:color w:val="212121"/>
              </w:rPr>
              <w:t>5280459</w:t>
            </w:r>
          </w:p>
          <w:p w14:paraId="0CFF9BE6" w14:textId="3A64F92F" w:rsidR="0037144C" w:rsidRPr="001E0449" w:rsidRDefault="0037144C" w:rsidP="00766BAF">
            <w:pPr>
              <w:jc w:val="center"/>
              <w:rPr>
                <w:rFonts w:cstheme="minorHAnsi"/>
              </w:rPr>
            </w:pPr>
          </w:p>
        </w:tc>
      </w:tr>
      <w:tr w:rsidR="004F2D82" w14:paraId="7129CDBD" w14:textId="77777777" w:rsidTr="00F65A28">
        <w:trPr>
          <w:trHeight w:val="73"/>
        </w:trPr>
        <w:tc>
          <w:tcPr>
            <w:tcW w:w="2076" w:type="dxa"/>
            <w:vMerge/>
          </w:tcPr>
          <w:p w14:paraId="0A70398E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E5CC1AC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54E9DCAE" w14:textId="67D17D2A" w:rsidR="0037144C" w:rsidRDefault="001E0449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I</w:t>
            </w:r>
            <w:r w:rsidR="00A652A3" w:rsidRPr="001E0449">
              <w:rPr>
                <w:rFonts w:cstheme="minorHAnsi"/>
              </w:rPr>
              <w:t>soquercitrin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0EC86F5D" w14:textId="6246E5C7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177EA918" w14:textId="4413A6F8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5280804</w:t>
            </w:r>
          </w:p>
        </w:tc>
      </w:tr>
      <w:tr w:rsidR="004F2D82" w14:paraId="0492E7DF" w14:textId="77777777" w:rsidTr="00F65A28">
        <w:trPr>
          <w:trHeight w:val="73"/>
        </w:trPr>
        <w:tc>
          <w:tcPr>
            <w:tcW w:w="2076" w:type="dxa"/>
            <w:vMerge/>
          </w:tcPr>
          <w:p w14:paraId="6BC6CB8F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47C2F8D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48B5793E" w14:textId="7C64480E" w:rsidR="0037144C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silybin A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7CEF9F46" w14:textId="7ABD3C0B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6B38FEC6" w14:textId="5665982A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31553</w:t>
            </w:r>
          </w:p>
        </w:tc>
      </w:tr>
      <w:tr w:rsidR="004F2D82" w14:paraId="7B7D094E" w14:textId="77777777" w:rsidTr="00F65A28">
        <w:trPr>
          <w:trHeight w:val="73"/>
        </w:trPr>
        <w:tc>
          <w:tcPr>
            <w:tcW w:w="2076" w:type="dxa"/>
            <w:vMerge/>
          </w:tcPr>
          <w:p w14:paraId="12D605E5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7ACD84A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12859F83" w14:textId="621B1E93" w:rsidR="0037144C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2,3-dehydrosilybin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1C5E8FF0" w14:textId="74F9141D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7CF26E43" w14:textId="64BEA143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5467200</w:t>
            </w:r>
          </w:p>
        </w:tc>
      </w:tr>
      <w:tr w:rsidR="004F2D82" w14:paraId="1142853F" w14:textId="77777777" w:rsidTr="00F65A28">
        <w:trPr>
          <w:trHeight w:val="73"/>
        </w:trPr>
        <w:tc>
          <w:tcPr>
            <w:tcW w:w="2076" w:type="dxa"/>
            <w:vMerge/>
          </w:tcPr>
          <w:p w14:paraId="06DAF70A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943FE4C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4367DE18" w14:textId="735A9080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silychristin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</w:tc>
        <w:tc>
          <w:tcPr>
            <w:tcW w:w="2158" w:type="dxa"/>
          </w:tcPr>
          <w:p w14:paraId="348B7660" w14:textId="6549074E" w:rsidR="00A652A3" w:rsidRPr="001E0449" w:rsidRDefault="00A652A3" w:rsidP="00766BAF">
            <w:pPr>
              <w:jc w:val="center"/>
              <w:rPr>
                <w:rFonts w:cstheme="minorHAnsi"/>
                <w:color w:val="212121"/>
              </w:rPr>
            </w:pPr>
            <w:r w:rsidRPr="001E0449">
              <w:rPr>
                <w:rFonts w:cstheme="minorHAnsi"/>
                <w:color w:val="212121"/>
              </w:rPr>
              <w:t>441764</w:t>
            </w:r>
          </w:p>
          <w:p w14:paraId="607F5DE8" w14:textId="27F6D576" w:rsidR="0037144C" w:rsidRPr="001E0449" w:rsidRDefault="0037144C" w:rsidP="00766BAF">
            <w:pPr>
              <w:jc w:val="center"/>
              <w:rPr>
                <w:rFonts w:cstheme="minorHAnsi"/>
              </w:rPr>
            </w:pPr>
          </w:p>
        </w:tc>
      </w:tr>
      <w:tr w:rsidR="004F2D82" w14:paraId="32FA2A58" w14:textId="77777777" w:rsidTr="00F65A28">
        <w:trPr>
          <w:trHeight w:val="73"/>
        </w:trPr>
        <w:tc>
          <w:tcPr>
            <w:tcW w:w="2076" w:type="dxa"/>
            <w:vMerge/>
          </w:tcPr>
          <w:p w14:paraId="3FFE6DF2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ECCAF43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24D870A7" w14:textId="2B2C56E4" w:rsidR="0037144C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2,3-dehydrosilychristin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3C5BC73A" w14:textId="1B0B8ACC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2D6C68B8" w14:textId="1C317BE1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121232948</w:t>
            </w:r>
          </w:p>
        </w:tc>
      </w:tr>
      <w:tr w:rsidR="004F2D82" w14:paraId="2C77A1A6" w14:textId="77777777" w:rsidTr="00F65A28">
        <w:trPr>
          <w:trHeight w:val="73"/>
        </w:trPr>
        <w:tc>
          <w:tcPr>
            <w:tcW w:w="2076" w:type="dxa"/>
            <w:vMerge/>
          </w:tcPr>
          <w:p w14:paraId="42374118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CC9085D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5E69AC6A" w14:textId="616EFDB6" w:rsidR="0037144C" w:rsidRDefault="001E0449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</w:rPr>
              <w:t>S</w:t>
            </w:r>
            <w:r w:rsidR="00A652A3" w:rsidRPr="001E0449">
              <w:rPr>
                <w:rFonts w:cstheme="minorHAnsi"/>
              </w:rPr>
              <w:t>chizandriside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34CAE25B" w14:textId="1E668785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2752BF0A" w14:textId="75229963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14521043</w:t>
            </w:r>
          </w:p>
        </w:tc>
      </w:tr>
      <w:tr w:rsidR="004F2D82" w14:paraId="799CAE87" w14:textId="77777777" w:rsidTr="00F65A28">
        <w:trPr>
          <w:trHeight w:val="73"/>
        </w:trPr>
        <w:tc>
          <w:tcPr>
            <w:tcW w:w="2076" w:type="dxa"/>
            <w:vMerge/>
          </w:tcPr>
          <w:p w14:paraId="04812DEE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ACBC805" w14:textId="77777777" w:rsidR="0037144C" w:rsidRPr="001E0449" w:rsidRDefault="0037144C" w:rsidP="00766BAF">
            <w:pPr>
              <w:jc w:val="center"/>
              <w:rPr>
                <w:rFonts w:cstheme="minorHAnsi"/>
                <w:i/>
                <w:iCs/>
              </w:rPr>
            </w:pPr>
          </w:p>
        </w:tc>
        <w:tc>
          <w:tcPr>
            <w:tcW w:w="2979" w:type="dxa"/>
          </w:tcPr>
          <w:p w14:paraId="6030C379" w14:textId="7A7469DB" w:rsidR="001E0449" w:rsidRDefault="001E0449" w:rsidP="00766BAF">
            <w:pPr>
              <w:jc w:val="center"/>
              <w:rPr>
                <w:rFonts w:cstheme="minorHAnsi"/>
              </w:rPr>
            </w:pPr>
            <w:proofErr w:type="spellStart"/>
            <w:r w:rsidRPr="001E0449">
              <w:rPr>
                <w:rFonts w:cstheme="minorHAnsi"/>
              </w:rPr>
              <w:t>N</w:t>
            </w:r>
            <w:r w:rsidR="00A652A3" w:rsidRPr="001E0449">
              <w:rPr>
                <w:rFonts w:cstheme="minorHAnsi"/>
              </w:rPr>
              <w:t>udiposide</w:t>
            </w:r>
            <w:proofErr w:type="spellEnd"/>
            <w:r>
              <w:rPr>
                <w:rFonts w:cstheme="minorHAnsi"/>
              </w:rPr>
              <w:t xml:space="preserve"> </w:t>
            </w:r>
            <w:r w:rsidR="00D07852">
              <w:rPr>
                <w:rFonts w:cstheme="minorHAnsi"/>
              </w:rPr>
              <w:fldChar w:fldCharType="begin" w:fldLock="1"/>
            </w:r>
            <w:r w:rsidR="00D07852">
              <w:rPr>
                <w:rFonts w:cstheme="minorHAnsi"/>
              </w:rPr>
              <w:instrText>ADDIN CSL_CITATION {"citationItems":[{"id":"ITEM-1","itemData":{"DOI":"10.1007/s10600-015-1274-z","author":[{"dropping-particle":"","family":"Yang","given":"Yang","non-dropping-particle":"","parse-names":false,"suffix":""},{"dropping-particle":"","family":"Wu","given":"Zhi-jun","non-dropping-particle":"","parse-names":false,"suffix":""},{"dropping-particle":"","family":"Chen","given":"Wan-sheng","non-dropping-particle":"","parse-names":false,"suffix":""}],"id":"ITEM-1","issue":"2","issued":{"date-parts":[["2015"]]},"page":"291-293","title":"CHEMICAL CONSTITUENTS OF Polygonum capitatum","type":"article-journal","volume":"51"},"uris":["http://www.mendeley.com/documents/?uuid=1c145d01-b229-49f4-bbc3-5baa02f99273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07852">
              <w:rPr>
                <w:rFonts w:cstheme="minorHAnsi"/>
              </w:rPr>
              <w:fldChar w:fldCharType="separate"/>
            </w:r>
            <w:r w:rsidR="00D07852" w:rsidRPr="00D07852">
              <w:rPr>
                <w:rFonts w:cstheme="minorHAnsi"/>
                <w:noProof/>
                <w:vertAlign w:val="superscript"/>
              </w:rPr>
              <w:t>1</w:t>
            </w:r>
            <w:r w:rsidR="00D07852">
              <w:rPr>
                <w:rFonts w:cstheme="minorHAnsi"/>
              </w:rPr>
              <w:fldChar w:fldCharType="end"/>
            </w:r>
          </w:p>
          <w:p w14:paraId="090071BA" w14:textId="6F5A0005" w:rsidR="001E0449" w:rsidRPr="001E0449" w:rsidRDefault="001E0449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26C54960" w14:textId="4BFEBD81" w:rsidR="0037144C" w:rsidRPr="001E0449" w:rsidRDefault="00A652A3" w:rsidP="00766BAF">
            <w:pPr>
              <w:jc w:val="center"/>
              <w:rPr>
                <w:rFonts w:cstheme="minorHAnsi"/>
              </w:rPr>
            </w:pPr>
            <w:r w:rsidRPr="001E0449">
              <w:rPr>
                <w:rFonts w:cstheme="minorHAnsi"/>
                <w:color w:val="212121"/>
                <w:shd w:val="clear" w:color="auto" w:fill="FFFFFF"/>
              </w:rPr>
              <w:t>14521040</w:t>
            </w:r>
          </w:p>
        </w:tc>
      </w:tr>
      <w:tr w:rsidR="004F2D82" w14:paraId="47F5B494" w14:textId="77777777" w:rsidTr="00F65A28">
        <w:trPr>
          <w:trHeight w:val="73"/>
        </w:trPr>
        <w:tc>
          <w:tcPr>
            <w:tcW w:w="2076" w:type="dxa"/>
            <w:vMerge/>
          </w:tcPr>
          <w:p w14:paraId="537567C7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A1B2A50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3E9A293F" w14:textId="1EC9B0FC" w:rsidR="0037144C" w:rsidRDefault="001E0449" w:rsidP="00766BAF">
            <w:pPr>
              <w:jc w:val="center"/>
              <w:rPr>
                <w:rFonts w:cstheme="minorHAnsi"/>
              </w:rPr>
            </w:pPr>
            <w:proofErr w:type="spellStart"/>
            <w:r w:rsidRPr="000A4DAD">
              <w:rPr>
                <w:rFonts w:cstheme="minorHAnsi"/>
              </w:rPr>
              <w:t>Ursolic</w:t>
            </w:r>
            <w:proofErr w:type="spellEnd"/>
            <w:r w:rsidRPr="000A4DAD">
              <w:rPr>
                <w:rFonts w:cstheme="minorHAnsi"/>
              </w:rPr>
              <w:t xml:space="preserve"> acid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  <w:p w14:paraId="0B63AFEC" w14:textId="36066C4C" w:rsidR="000A4DAD" w:rsidRPr="000A4DAD" w:rsidRDefault="000A4DAD" w:rsidP="00766BAF">
            <w:pPr>
              <w:jc w:val="center"/>
              <w:rPr>
                <w:rFonts w:cstheme="minorHAnsi"/>
                <w:b/>
                <w:bCs/>
              </w:rPr>
            </w:pPr>
          </w:p>
        </w:tc>
        <w:tc>
          <w:tcPr>
            <w:tcW w:w="2158" w:type="dxa"/>
          </w:tcPr>
          <w:p w14:paraId="3F64EF75" w14:textId="1E432D8E" w:rsidR="001E0449" w:rsidRDefault="001E0449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4945</w:t>
            </w:r>
          </w:p>
          <w:p w14:paraId="5F3323EA" w14:textId="53FF7CCD" w:rsidR="0037144C" w:rsidRDefault="0037144C" w:rsidP="00766BAF">
            <w:pPr>
              <w:jc w:val="center"/>
            </w:pPr>
          </w:p>
        </w:tc>
      </w:tr>
      <w:tr w:rsidR="004F2D82" w14:paraId="2CAE121C" w14:textId="77777777" w:rsidTr="00F65A28">
        <w:trPr>
          <w:trHeight w:val="73"/>
        </w:trPr>
        <w:tc>
          <w:tcPr>
            <w:tcW w:w="2076" w:type="dxa"/>
            <w:vMerge/>
          </w:tcPr>
          <w:p w14:paraId="381D732C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CD83DEB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30B842E5" w14:textId="046BFB92" w:rsidR="0037144C" w:rsidRDefault="001E0449" w:rsidP="00766BAF">
            <w:pPr>
              <w:jc w:val="center"/>
              <w:rPr>
                <w:rFonts w:cstheme="minorHAnsi"/>
              </w:rPr>
            </w:pPr>
            <w:r w:rsidRPr="000A4DAD">
              <w:rPr>
                <w:rFonts w:cstheme="minorHAnsi"/>
              </w:rPr>
              <w:t>Oleanolic acid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  <w:p w14:paraId="3376148F" w14:textId="6AA756C2" w:rsidR="000A4DAD" w:rsidRPr="000A4DAD" w:rsidRDefault="000A4DAD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6ECC3F87" w14:textId="792F15A9" w:rsidR="0037144C" w:rsidRDefault="001E0449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94</w:t>
            </w:r>
          </w:p>
        </w:tc>
      </w:tr>
      <w:tr w:rsidR="004F2D82" w14:paraId="498A5FA2" w14:textId="77777777" w:rsidTr="00F65A28">
        <w:trPr>
          <w:trHeight w:val="73"/>
        </w:trPr>
        <w:tc>
          <w:tcPr>
            <w:tcW w:w="2076" w:type="dxa"/>
            <w:vMerge/>
          </w:tcPr>
          <w:p w14:paraId="2CF97D96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A53ACEB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7F523F9B" w14:textId="67E75EC1" w:rsidR="0037144C" w:rsidRDefault="001E0449" w:rsidP="00766BAF">
            <w:pPr>
              <w:jc w:val="center"/>
              <w:rPr>
                <w:rFonts w:cstheme="minorHAnsi"/>
              </w:rPr>
            </w:pPr>
            <w:r w:rsidRPr="000A4DAD">
              <w:rPr>
                <w:rFonts w:cstheme="minorHAnsi"/>
              </w:rPr>
              <w:t>Taxifolin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  <w:p w14:paraId="31B497EE" w14:textId="27EB0CAE" w:rsidR="000A4DAD" w:rsidRPr="000A4DAD" w:rsidRDefault="000A4DAD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771DB3DF" w14:textId="372A3971" w:rsidR="0037144C" w:rsidRDefault="001E0449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439533</w:t>
            </w:r>
          </w:p>
        </w:tc>
      </w:tr>
      <w:tr w:rsidR="004F2D82" w14:paraId="002B5B4C" w14:textId="77777777" w:rsidTr="00F65A28">
        <w:trPr>
          <w:trHeight w:val="73"/>
        </w:trPr>
        <w:tc>
          <w:tcPr>
            <w:tcW w:w="2076" w:type="dxa"/>
            <w:vMerge/>
          </w:tcPr>
          <w:p w14:paraId="5C8399CC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FB0200B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086962DC" w14:textId="78E087EA" w:rsidR="0037144C" w:rsidRDefault="001E0449" w:rsidP="00766BAF">
            <w:pPr>
              <w:jc w:val="center"/>
              <w:rPr>
                <w:rFonts w:cstheme="minorHAnsi"/>
              </w:rPr>
            </w:pPr>
            <w:r w:rsidRPr="000A4DAD">
              <w:rPr>
                <w:rFonts w:cstheme="minorHAnsi"/>
              </w:rPr>
              <w:t>Quercetin 3-methyl ether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  <w:p w14:paraId="2B1DE23B" w14:textId="115F19B1" w:rsidR="000A4DAD" w:rsidRPr="000A4DAD" w:rsidRDefault="000A4DAD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62CA2647" w14:textId="36A14C5B" w:rsidR="0037144C" w:rsidRDefault="001E0449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681</w:t>
            </w:r>
          </w:p>
        </w:tc>
      </w:tr>
      <w:tr w:rsidR="004F2D82" w14:paraId="0FD23F48" w14:textId="77777777" w:rsidTr="00F65A28">
        <w:trPr>
          <w:trHeight w:val="73"/>
        </w:trPr>
        <w:tc>
          <w:tcPr>
            <w:tcW w:w="2076" w:type="dxa"/>
            <w:vMerge/>
          </w:tcPr>
          <w:p w14:paraId="1A5A1C7F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E03FC39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ADC2CD1" w14:textId="43222927" w:rsidR="0037144C" w:rsidRDefault="001E0449" w:rsidP="00766BAF">
            <w:pPr>
              <w:jc w:val="center"/>
              <w:rPr>
                <w:rFonts w:cstheme="minorHAnsi"/>
              </w:rPr>
            </w:pPr>
            <w:r w:rsidRPr="000A4DAD">
              <w:rPr>
                <w:rFonts w:cstheme="minorHAnsi"/>
              </w:rPr>
              <w:t>-Epicatechin-3-O-gallate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  <w:p w14:paraId="594FE37F" w14:textId="4E02574E" w:rsidR="000A4DAD" w:rsidRPr="000A4DAD" w:rsidRDefault="000A4DAD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49EFCE82" w14:textId="689645CA" w:rsidR="0037144C" w:rsidRDefault="001E0449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7905</w:t>
            </w:r>
          </w:p>
        </w:tc>
      </w:tr>
      <w:tr w:rsidR="004F2D82" w14:paraId="79AB5269" w14:textId="77777777" w:rsidTr="00F65A28">
        <w:trPr>
          <w:trHeight w:val="73"/>
        </w:trPr>
        <w:tc>
          <w:tcPr>
            <w:tcW w:w="2076" w:type="dxa"/>
            <w:vMerge/>
          </w:tcPr>
          <w:p w14:paraId="0FD261FC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505B633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31C1270E" w14:textId="5FF689F7" w:rsidR="0037144C" w:rsidRDefault="000A4DAD" w:rsidP="00766BAF">
            <w:pPr>
              <w:jc w:val="center"/>
              <w:rPr>
                <w:rFonts w:cstheme="minorHAnsi"/>
              </w:rPr>
            </w:pPr>
            <w:r w:rsidRPr="000A4DAD">
              <w:rPr>
                <w:rFonts w:cstheme="minorHAnsi"/>
              </w:rPr>
              <w:t>I</w:t>
            </w:r>
            <w:r w:rsidR="001E0449" w:rsidRPr="000A4DAD">
              <w:rPr>
                <w:rFonts w:cstheme="minorHAnsi"/>
              </w:rPr>
              <w:t>solariciresinol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  <w:p w14:paraId="4D9279D1" w14:textId="7BB033D3" w:rsidR="000A4DAD" w:rsidRPr="000A4DAD" w:rsidRDefault="000A4DAD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172B781B" w14:textId="1EF5A778" w:rsidR="0037144C" w:rsidRDefault="000A4DAD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60521</w:t>
            </w:r>
          </w:p>
        </w:tc>
      </w:tr>
      <w:tr w:rsidR="004F2D82" w14:paraId="0A64AB34" w14:textId="77777777" w:rsidTr="00F65A28">
        <w:trPr>
          <w:trHeight w:val="73"/>
        </w:trPr>
        <w:tc>
          <w:tcPr>
            <w:tcW w:w="2076" w:type="dxa"/>
            <w:vMerge/>
          </w:tcPr>
          <w:p w14:paraId="3C858599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963175F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0A90B088" w14:textId="11673F4D" w:rsidR="0037144C" w:rsidRPr="000A4DAD" w:rsidRDefault="000A4DAD" w:rsidP="00766BAF">
            <w:pPr>
              <w:jc w:val="center"/>
              <w:rPr>
                <w:rFonts w:cstheme="minorHAnsi"/>
              </w:rPr>
            </w:pPr>
            <w:r w:rsidRPr="000A4DAD">
              <w:rPr>
                <w:rFonts w:cstheme="minorHAnsi"/>
              </w:rPr>
              <w:t>Isosilybin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</w:tc>
        <w:tc>
          <w:tcPr>
            <w:tcW w:w="2158" w:type="dxa"/>
          </w:tcPr>
          <w:p w14:paraId="649ED33E" w14:textId="3C1AD16F" w:rsidR="000A4DAD" w:rsidRDefault="000A4DAD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3085830</w:t>
            </w:r>
          </w:p>
          <w:p w14:paraId="19847AB8" w14:textId="56AB7412" w:rsidR="0037144C" w:rsidRDefault="0037144C" w:rsidP="00766BAF">
            <w:pPr>
              <w:jc w:val="center"/>
            </w:pPr>
          </w:p>
        </w:tc>
      </w:tr>
      <w:tr w:rsidR="004F2D82" w14:paraId="7F51A8A0" w14:textId="77777777" w:rsidTr="00F65A28">
        <w:trPr>
          <w:trHeight w:val="73"/>
        </w:trPr>
        <w:tc>
          <w:tcPr>
            <w:tcW w:w="2076" w:type="dxa"/>
            <w:vMerge/>
          </w:tcPr>
          <w:p w14:paraId="5308B2DF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FC2EBB5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1379199A" w14:textId="426A9A32" w:rsidR="0037144C" w:rsidRDefault="000A4DAD" w:rsidP="00766BAF">
            <w:pPr>
              <w:jc w:val="center"/>
              <w:rPr>
                <w:rFonts w:cstheme="minorHAnsi"/>
              </w:rPr>
            </w:pPr>
            <w:r w:rsidRPr="000A4DAD">
              <w:rPr>
                <w:rFonts w:cstheme="minorHAnsi"/>
              </w:rPr>
              <w:t>Arbutin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  <w:p w14:paraId="67F90115" w14:textId="4F127E03" w:rsidR="000A4DAD" w:rsidRPr="000A4DAD" w:rsidRDefault="000A4DAD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43D9384D" w14:textId="1999FDC2" w:rsidR="0037144C" w:rsidRDefault="000A4DAD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0936</w:t>
            </w:r>
          </w:p>
        </w:tc>
      </w:tr>
      <w:tr w:rsidR="004F2D82" w14:paraId="1257A8B4" w14:textId="77777777" w:rsidTr="00F65A28">
        <w:trPr>
          <w:trHeight w:val="73"/>
        </w:trPr>
        <w:tc>
          <w:tcPr>
            <w:tcW w:w="2076" w:type="dxa"/>
            <w:vMerge/>
          </w:tcPr>
          <w:p w14:paraId="7ABF0D57" w14:textId="77777777" w:rsidR="0037144C" w:rsidRDefault="0037144C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E6FAF54" w14:textId="77777777" w:rsidR="0037144C" w:rsidRPr="0037144C" w:rsidRDefault="0037144C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7DCE3A91" w14:textId="363E2C6E" w:rsidR="0037144C" w:rsidRDefault="000A4DAD" w:rsidP="00766BAF">
            <w:pPr>
              <w:jc w:val="center"/>
              <w:rPr>
                <w:rFonts w:cstheme="minorHAnsi"/>
              </w:rPr>
            </w:pPr>
            <w:r w:rsidRPr="000A4DAD">
              <w:rPr>
                <w:rFonts w:cstheme="minorHAnsi"/>
              </w:rPr>
              <w:t>Salidroside</w:t>
            </w:r>
            <w:r w:rsidR="00DA6396">
              <w:rPr>
                <w:rFonts w:cstheme="minorHAnsi"/>
              </w:rPr>
              <w:fldChar w:fldCharType="begin" w:fldLock="1"/>
            </w:r>
            <w:r w:rsidR="00DA6396">
              <w:rPr>
                <w:rFonts w:cstheme="minorHAnsi"/>
              </w:rPr>
              <w:instrText>ADDIN CSL_CITATION {"citationItems":[{"id":"ITEM-1","itemData":{"DOI":"10.1016/j.bse.2014.12.012","ISSN":"0305-1978","author":[{"dropping-particle":"","family":"Don","given":"D","non-dropping-particle":"","parse-names":false,"suffix":""}],"container-title":"Biochemical Systematics and Ecology","id":"ITEM-1","issued":{"date-parts":[["2015"]]},"page":"8-11","publisher":"Elsevier Ltd","title":"Chemical constituents from Polygonum capitatum Buch-Ham .","type":"article-journal","volume":"59"},"uris":["http://www.mendeley.com/documents/?uuid=c0279805-a1fb-44f5-8eb8-460f1fd1d943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DA6396">
              <w:rPr>
                <w:rFonts w:cstheme="minorHAnsi"/>
              </w:rPr>
              <w:fldChar w:fldCharType="separate"/>
            </w:r>
            <w:r w:rsidR="00DA6396" w:rsidRPr="00DA6396">
              <w:rPr>
                <w:rFonts w:cstheme="minorHAnsi"/>
                <w:noProof/>
                <w:vertAlign w:val="superscript"/>
              </w:rPr>
              <w:t>2</w:t>
            </w:r>
            <w:r w:rsidR="00DA6396">
              <w:rPr>
                <w:rFonts w:cstheme="minorHAnsi"/>
              </w:rPr>
              <w:fldChar w:fldCharType="end"/>
            </w:r>
          </w:p>
          <w:p w14:paraId="7583801F" w14:textId="254FB4BF" w:rsidR="000A4DAD" w:rsidRPr="000A4DAD" w:rsidRDefault="000A4DAD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6DA5F291" w14:textId="62BB881E" w:rsidR="0037144C" w:rsidRDefault="000A4DAD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59278</w:t>
            </w:r>
          </w:p>
        </w:tc>
      </w:tr>
      <w:tr w:rsidR="004F2D82" w14:paraId="1A83873C" w14:textId="77777777" w:rsidTr="00F65A28">
        <w:trPr>
          <w:trHeight w:val="36"/>
        </w:trPr>
        <w:tc>
          <w:tcPr>
            <w:tcW w:w="2076" w:type="dxa"/>
            <w:vMerge w:val="restart"/>
          </w:tcPr>
          <w:p w14:paraId="69408EA3" w14:textId="1AC835CC" w:rsidR="002B136A" w:rsidRDefault="002B136A" w:rsidP="00766BAF">
            <w:pPr>
              <w:jc w:val="center"/>
            </w:pPr>
            <w:r>
              <w:t>02</w:t>
            </w:r>
          </w:p>
        </w:tc>
        <w:tc>
          <w:tcPr>
            <w:tcW w:w="2137" w:type="dxa"/>
            <w:vMerge w:val="restart"/>
          </w:tcPr>
          <w:p w14:paraId="6CACF8A0" w14:textId="27CB369C" w:rsidR="002B136A" w:rsidRDefault="002B136A" w:rsidP="00766BAF">
            <w:pPr>
              <w:jc w:val="center"/>
            </w:pPr>
            <w:proofErr w:type="spellStart"/>
            <w:r w:rsidRPr="00730832">
              <w:rPr>
                <w:i/>
                <w:iCs/>
              </w:rPr>
              <w:t>Reynoutria</w:t>
            </w:r>
            <w:proofErr w:type="spellEnd"/>
            <w:r w:rsidRPr="00730832">
              <w:rPr>
                <w:i/>
                <w:iCs/>
              </w:rPr>
              <w:t xml:space="preserve"> japonica</w:t>
            </w:r>
            <w:r w:rsidRPr="00730832">
              <w:t xml:space="preserve"> </w:t>
            </w:r>
            <w:proofErr w:type="spellStart"/>
            <w:r w:rsidRPr="00730832">
              <w:t>Houtt</w:t>
            </w:r>
            <w:proofErr w:type="spellEnd"/>
            <w:r w:rsidRPr="00730832">
              <w:t>.</w:t>
            </w:r>
          </w:p>
        </w:tc>
        <w:tc>
          <w:tcPr>
            <w:tcW w:w="2979" w:type="dxa"/>
          </w:tcPr>
          <w:p w14:paraId="4F415400" w14:textId="666FE8D8" w:rsidR="002B136A" w:rsidRDefault="002B136A" w:rsidP="00766BAF">
            <w:pPr>
              <w:jc w:val="center"/>
            </w:pPr>
            <w:r w:rsidRPr="00451A81">
              <w:t>Resveratro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7C966D82" w14:textId="135405C2" w:rsidR="002B136A" w:rsidRPr="00250D41" w:rsidRDefault="002B136A" w:rsidP="00766BAF">
            <w:pPr>
              <w:jc w:val="center"/>
              <w:rPr>
                <w:b/>
                <w:bCs/>
              </w:rPr>
            </w:pPr>
          </w:p>
        </w:tc>
        <w:tc>
          <w:tcPr>
            <w:tcW w:w="2158" w:type="dxa"/>
          </w:tcPr>
          <w:p w14:paraId="016BAAC9" w14:textId="1095FDC4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5154</w:t>
            </w:r>
          </w:p>
        </w:tc>
      </w:tr>
      <w:tr w:rsidR="004F2D82" w14:paraId="359B4B72" w14:textId="77777777" w:rsidTr="00F65A28">
        <w:trPr>
          <w:trHeight w:val="21"/>
        </w:trPr>
        <w:tc>
          <w:tcPr>
            <w:tcW w:w="2076" w:type="dxa"/>
            <w:vMerge/>
          </w:tcPr>
          <w:p w14:paraId="417F1C6C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4722FD4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0071F05F" w14:textId="1D51B7EE" w:rsidR="002B136A" w:rsidRDefault="002B136A" w:rsidP="00766BAF">
            <w:pPr>
              <w:jc w:val="center"/>
            </w:pPr>
            <w:r w:rsidRPr="000058C8">
              <w:t>hydroxyresveratro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</w:tc>
        <w:tc>
          <w:tcPr>
            <w:tcW w:w="2158" w:type="dxa"/>
          </w:tcPr>
          <w:p w14:paraId="72451639" w14:textId="5F72750D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1717</w:t>
            </w:r>
          </w:p>
          <w:p w14:paraId="6BA1B4A0" w14:textId="7A53EB2C" w:rsidR="002B136A" w:rsidRDefault="002B136A" w:rsidP="00766BAF">
            <w:pPr>
              <w:jc w:val="center"/>
            </w:pPr>
          </w:p>
        </w:tc>
      </w:tr>
      <w:tr w:rsidR="004F2D82" w14:paraId="38986C7E" w14:textId="77777777" w:rsidTr="00F65A28">
        <w:trPr>
          <w:trHeight w:val="21"/>
        </w:trPr>
        <w:tc>
          <w:tcPr>
            <w:tcW w:w="2076" w:type="dxa"/>
            <w:vMerge/>
          </w:tcPr>
          <w:p w14:paraId="21AA2EDB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8D44441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2083C61C" w14:textId="49F53FDA" w:rsidR="002B136A" w:rsidRDefault="002B136A" w:rsidP="00766BAF">
            <w:pPr>
              <w:jc w:val="center"/>
            </w:pPr>
            <w:r w:rsidRPr="000058C8">
              <w:t>resveratroloside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</w:tc>
        <w:tc>
          <w:tcPr>
            <w:tcW w:w="2158" w:type="dxa"/>
          </w:tcPr>
          <w:p w14:paraId="0DDE7E83" w14:textId="2BA832E5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322089</w:t>
            </w:r>
          </w:p>
          <w:p w14:paraId="224B2A09" w14:textId="32D7EBF4" w:rsidR="002B136A" w:rsidRDefault="002B136A" w:rsidP="00766BAF">
            <w:pPr>
              <w:jc w:val="center"/>
            </w:pPr>
          </w:p>
        </w:tc>
      </w:tr>
      <w:tr w:rsidR="004F2D82" w14:paraId="03296F20" w14:textId="77777777" w:rsidTr="00F65A28">
        <w:trPr>
          <w:trHeight w:val="21"/>
        </w:trPr>
        <w:tc>
          <w:tcPr>
            <w:tcW w:w="2076" w:type="dxa"/>
            <w:vMerge/>
          </w:tcPr>
          <w:p w14:paraId="4A86F3B7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6409A6F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0EF85FE8" w14:textId="3436AE83" w:rsidR="002B136A" w:rsidRDefault="00D07852" w:rsidP="00766BAF">
            <w:pPr>
              <w:jc w:val="center"/>
            </w:pPr>
            <w:r w:rsidRPr="000058C8">
              <w:t>P</w:t>
            </w:r>
            <w:r w:rsidR="002B136A" w:rsidRPr="000058C8">
              <w:t>iceid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30F49A80" w14:textId="3A45486D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67715DD4" w14:textId="14DD6351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718</w:t>
            </w:r>
          </w:p>
        </w:tc>
      </w:tr>
      <w:tr w:rsidR="004F2D82" w14:paraId="552F4894" w14:textId="77777777" w:rsidTr="00F65A28">
        <w:trPr>
          <w:trHeight w:val="21"/>
        </w:trPr>
        <w:tc>
          <w:tcPr>
            <w:tcW w:w="2076" w:type="dxa"/>
            <w:vMerge/>
          </w:tcPr>
          <w:p w14:paraId="6798E1AF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F16E638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5740D1D5" w14:textId="58DA213D" w:rsidR="002B136A" w:rsidRDefault="00D07852" w:rsidP="00766BAF">
            <w:pPr>
              <w:jc w:val="center"/>
            </w:pPr>
            <w:r w:rsidRPr="000058C8">
              <w:t>P</w:t>
            </w:r>
            <w:r w:rsidR="002B136A" w:rsidRPr="000058C8">
              <w:t>iceatanno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5A927E89" w14:textId="6B55D7B3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5C8AD58C" w14:textId="1EBD9BED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67639</w:t>
            </w:r>
          </w:p>
        </w:tc>
      </w:tr>
      <w:tr w:rsidR="004F2D82" w14:paraId="08AE2BD3" w14:textId="77777777" w:rsidTr="00F65A28">
        <w:trPr>
          <w:trHeight w:val="21"/>
        </w:trPr>
        <w:tc>
          <w:tcPr>
            <w:tcW w:w="2076" w:type="dxa"/>
            <w:vMerge/>
          </w:tcPr>
          <w:p w14:paraId="1200451D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F6819DE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18F770C3" w14:textId="52B73BAE" w:rsidR="002B136A" w:rsidRDefault="00D07852" w:rsidP="00766BAF">
            <w:pPr>
              <w:jc w:val="center"/>
            </w:pPr>
            <w:r w:rsidRPr="000058C8">
              <w:t>Q</w:t>
            </w:r>
            <w:r w:rsidR="002B136A" w:rsidRPr="000058C8">
              <w:t>uercetin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1F8DD3A1" w14:textId="01363E0F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47B51331" w14:textId="33E63ECA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343</w:t>
            </w:r>
          </w:p>
        </w:tc>
      </w:tr>
      <w:tr w:rsidR="004F2D82" w14:paraId="29B7C70E" w14:textId="77777777" w:rsidTr="00F65A28">
        <w:trPr>
          <w:trHeight w:val="21"/>
        </w:trPr>
        <w:tc>
          <w:tcPr>
            <w:tcW w:w="2076" w:type="dxa"/>
            <w:vMerge/>
          </w:tcPr>
          <w:p w14:paraId="1CD3FC25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B7CDDA7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2CE0BE40" w14:textId="0FD8E6FC" w:rsidR="002B136A" w:rsidRDefault="00D07852" w:rsidP="00766BAF">
            <w:pPr>
              <w:jc w:val="center"/>
            </w:pPr>
            <w:r w:rsidRPr="000058C8">
              <w:t>C</w:t>
            </w:r>
            <w:r w:rsidR="002B136A" w:rsidRPr="000058C8">
              <w:t>atechin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43AD9A5D" w14:textId="0B0DD63E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50500AB6" w14:textId="38C3948B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9064</w:t>
            </w:r>
          </w:p>
        </w:tc>
      </w:tr>
      <w:tr w:rsidR="004F2D82" w14:paraId="123C6FD0" w14:textId="77777777" w:rsidTr="00F65A28">
        <w:trPr>
          <w:trHeight w:val="21"/>
        </w:trPr>
        <w:tc>
          <w:tcPr>
            <w:tcW w:w="2076" w:type="dxa"/>
            <w:vMerge/>
          </w:tcPr>
          <w:p w14:paraId="0A5C1CE3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ACCD7CE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764B07C4" w14:textId="053845F5" w:rsidR="002B136A" w:rsidRDefault="00D07852" w:rsidP="00766BAF">
            <w:pPr>
              <w:jc w:val="center"/>
            </w:pPr>
            <w:r w:rsidRPr="000058C8">
              <w:t>A</w:t>
            </w:r>
            <w:r w:rsidR="002B136A" w:rsidRPr="000058C8">
              <w:t>pigenin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075529FF" w14:textId="20624DAF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5B7186FF" w14:textId="2D54C512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443</w:t>
            </w:r>
          </w:p>
          <w:p w14:paraId="6F7FBB2C" w14:textId="2423AA9E" w:rsidR="002B136A" w:rsidRDefault="002B136A" w:rsidP="00766BAF">
            <w:pPr>
              <w:jc w:val="center"/>
            </w:pPr>
          </w:p>
        </w:tc>
      </w:tr>
      <w:tr w:rsidR="004F2D82" w14:paraId="4B68D1F6" w14:textId="77777777" w:rsidTr="00F65A28">
        <w:trPr>
          <w:trHeight w:val="21"/>
        </w:trPr>
        <w:tc>
          <w:tcPr>
            <w:tcW w:w="2076" w:type="dxa"/>
            <w:vMerge/>
          </w:tcPr>
          <w:p w14:paraId="339A3689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E2AF38C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7CE3EE5B" w14:textId="74D1224F" w:rsidR="002B136A" w:rsidRDefault="002B136A" w:rsidP="00766BAF">
            <w:pPr>
              <w:jc w:val="center"/>
            </w:pPr>
            <w:r w:rsidRPr="000058C8">
              <w:t>2-methoxy-6-acetyl-7-methyljuglone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1A82B9EE" w14:textId="2E39DD1A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10CE0A2B" w14:textId="3082703B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58739</w:t>
            </w:r>
          </w:p>
        </w:tc>
      </w:tr>
      <w:tr w:rsidR="004F2D82" w14:paraId="61B3E59C" w14:textId="77777777" w:rsidTr="00F65A28">
        <w:trPr>
          <w:trHeight w:val="21"/>
        </w:trPr>
        <w:tc>
          <w:tcPr>
            <w:tcW w:w="2076" w:type="dxa"/>
            <w:vMerge/>
          </w:tcPr>
          <w:p w14:paraId="0F4BA901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49F4EA6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F48D505" w14:textId="6711FB06" w:rsidR="002B136A" w:rsidRDefault="002B136A" w:rsidP="00766BAF">
            <w:pPr>
              <w:jc w:val="center"/>
            </w:pPr>
            <w:r w:rsidRPr="000058C8">
              <w:t>protocatechuic acid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648F70C1" w14:textId="4F3C16F0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4E99147D" w14:textId="0A49232B" w:rsidR="002B136A" w:rsidRDefault="002B136A" w:rsidP="00766BAF">
            <w:pPr>
              <w:jc w:val="center"/>
            </w:pPr>
            <w:r>
              <w:t>72</w:t>
            </w:r>
          </w:p>
        </w:tc>
      </w:tr>
      <w:tr w:rsidR="004F2D82" w14:paraId="4E3C3BD5" w14:textId="77777777" w:rsidTr="00F65A28">
        <w:trPr>
          <w:trHeight w:val="21"/>
        </w:trPr>
        <w:tc>
          <w:tcPr>
            <w:tcW w:w="2076" w:type="dxa"/>
            <w:vMerge/>
          </w:tcPr>
          <w:p w14:paraId="4D7C8895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D90A015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66115B9F" w14:textId="5B2822CE" w:rsidR="002B136A" w:rsidRDefault="002B136A" w:rsidP="00766BAF">
            <w:pPr>
              <w:jc w:val="center"/>
            </w:pPr>
            <w:r w:rsidRPr="000058C8">
              <w:t>Chlorogenic acid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0CFA9BBC" w14:textId="382106DF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705A2B4E" w14:textId="4DCD08F0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794427</w:t>
            </w:r>
          </w:p>
        </w:tc>
      </w:tr>
      <w:tr w:rsidR="004F2D82" w14:paraId="1A9A420F" w14:textId="77777777" w:rsidTr="00F65A28">
        <w:trPr>
          <w:trHeight w:val="21"/>
        </w:trPr>
        <w:tc>
          <w:tcPr>
            <w:tcW w:w="2076" w:type="dxa"/>
            <w:vMerge/>
          </w:tcPr>
          <w:p w14:paraId="77D034D0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98718FC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4B471EF" w14:textId="46500FED" w:rsidR="002B136A" w:rsidRDefault="00D07852" w:rsidP="00766BAF">
            <w:pPr>
              <w:jc w:val="center"/>
            </w:pPr>
            <w:r w:rsidRPr="000058C8">
              <w:t>T</w:t>
            </w:r>
            <w:r w:rsidR="002B136A" w:rsidRPr="000058C8">
              <w:t>achioside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42C1B843" w14:textId="42F4CEF5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1ED6341F" w14:textId="57D9C2AF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962143</w:t>
            </w:r>
          </w:p>
        </w:tc>
      </w:tr>
      <w:tr w:rsidR="004F2D82" w14:paraId="6B6BAB32" w14:textId="77777777" w:rsidTr="00F65A28">
        <w:trPr>
          <w:trHeight w:val="21"/>
        </w:trPr>
        <w:tc>
          <w:tcPr>
            <w:tcW w:w="2076" w:type="dxa"/>
            <w:vMerge/>
          </w:tcPr>
          <w:p w14:paraId="2AE50727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F502482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15351DDC" w14:textId="2A8575EE" w:rsidR="002B136A" w:rsidRDefault="002B136A" w:rsidP="00766BAF">
            <w:pPr>
              <w:jc w:val="center"/>
            </w:pPr>
            <w:r w:rsidRPr="000058C8">
              <w:t>isotachiosid</w:t>
            </w:r>
            <w:r>
              <w:t>e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</w:tc>
        <w:tc>
          <w:tcPr>
            <w:tcW w:w="2158" w:type="dxa"/>
          </w:tcPr>
          <w:p w14:paraId="7AA20439" w14:textId="39150D3F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5098566</w:t>
            </w:r>
          </w:p>
          <w:p w14:paraId="309551B0" w14:textId="72A73F52" w:rsidR="002B136A" w:rsidRDefault="002B136A" w:rsidP="00766BAF">
            <w:pPr>
              <w:jc w:val="center"/>
            </w:pPr>
          </w:p>
        </w:tc>
      </w:tr>
      <w:tr w:rsidR="004F2D82" w14:paraId="7D0994D2" w14:textId="77777777" w:rsidTr="00F65A28">
        <w:trPr>
          <w:trHeight w:val="21"/>
        </w:trPr>
        <w:tc>
          <w:tcPr>
            <w:tcW w:w="2076" w:type="dxa"/>
            <w:vMerge/>
          </w:tcPr>
          <w:p w14:paraId="1C938A56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32ED1BE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28F9AFA8" w14:textId="7E7AF461" w:rsidR="002B136A" w:rsidRDefault="00D07852" w:rsidP="00766BAF">
            <w:pPr>
              <w:jc w:val="center"/>
            </w:pPr>
            <w:r w:rsidRPr="000058C8">
              <w:t>E</w:t>
            </w:r>
            <w:r w:rsidR="002B136A" w:rsidRPr="000058C8">
              <w:t>modin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401EA4DB" w14:textId="6A325BD3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16315153" w14:textId="4EEA826F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3220</w:t>
            </w:r>
          </w:p>
        </w:tc>
      </w:tr>
      <w:tr w:rsidR="004F2D82" w14:paraId="5AB2F974" w14:textId="77777777" w:rsidTr="00F65A28">
        <w:trPr>
          <w:trHeight w:val="21"/>
        </w:trPr>
        <w:tc>
          <w:tcPr>
            <w:tcW w:w="2076" w:type="dxa"/>
            <w:vMerge/>
          </w:tcPr>
          <w:p w14:paraId="739F3AEA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EA42250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59128C58" w14:textId="1E39C00F" w:rsidR="002B136A" w:rsidRDefault="00D07852" w:rsidP="00766BAF">
            <w:pPr>
              <w:jc w:val="center"/>
            </w:pPr>
            <w:r w:rsidRPr="000058C8">
              <w:t>F</w:t>
            </w:r>
            <w:r w:rsidR="002B136A" w:rsidRPr="000058C8">
              <w:t>allacino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7D2DF0E4" w14:textId="11893DBF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39C521EB" w14:textId="13975DBB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3083633</w:t>
            </w:r>
          </w:p>
        </w:tc>
      </w:tr>
      <w:tr w:rsidR="004F2D82" w14:paraId="7CF19992" w14:textId="77777777" w:rsidTr="00F65A28">
        <w:trPr>
          <w:trHeight w:val="21"/>
        </w:trPr>
        <w:tc>
          <w:tcPr>
            <w:tcW w:w="2076" w:type="dxa"/>
            <w:vMerge/>
          </w:tcPr>
          <w:p w14:paraId="1F18C31D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401FF90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1C9A6E4E" w14:textId="11BB9F8C" w:rsidR="002B136A" w:rsidRDefault="00D07852" w:rsidP="00766BAF">
            <w:pPr>
              <w:jc w:val="center"/>
            </w:pPr>
            <w:r w:rsidRPr="000058C8">
              <w:t>Q</w:t>
            </w:r>
            <w:r w:rsidR="002B136A" w:rsidRPr="000058C8">
              <w:t>uestin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7FA23332" w14:textId="4D0A3B86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2BB5EA7D" w14:textId="226B8E06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60717</w:t>
            </w:r>
          </w:p>
        </w:tc>
      </w:tr>
      <w:tr w:rsidR="004F2D82" w14:paraId="192C0848" w14:textId="77777777" w:rsidTr="00F65A28">
        <w:trPr>
          <w:trHeight w:val="21"/>
        </w:trPr>
        <w:tc>
          <w:tcPr>
            <w:tcW w:w="2076" w:type="dxa"/>
            <w:vMerge/>
          </w:tcPr>
          <w:p w14:paraId="5B9D5FE9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F7560CF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DDA7DCE" w14:textId="59E3A604" w:rsidR="002B136A" w:rsidRDefault="00D07852" w:rsidP="00766BAF">
            <w:pPr>
              <w:jc w:val="center"/>
            </w:pPr>
            <w:r w:rsidRPr="000058C8">
              <w:t>Q</w:t>
            </w:r>
            <w:r w:rsidR="002B136A" w:rsidRPr="000058C8">
              <w:t>uestino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0D64DD8B" w14:textId="77777777" w:rsidR="00766BAF" w:rsidRDefault="00766BAF" w:rsidP="00766BAF">
            <w:pPr>
              <w:jc w:val="center"/>
            </w:pPr>
          </w:p>
          <w:p w14:paraId="654B8D5F" w14:textId="31A624B2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150FC602" w14:textId="5187C8AE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47621</w:t>
            </w:r>
          </w:p>
        </w:tc>
      </w:tr>
      <w:tr w:rsidR="004F2D82" w14:paraId="1D2D7790" w14:textId="77777777" w:rsidTr="00F65A28">
        <w:trPr>
          <w:trHeight w:val="21"/>
        </w:trPr>
        <w:tc>
          <w:tcPr>
            <w:tcW w:w="2076" w:type="dxa"/>
            <w:vMerge/>
          </w:tcPr>
          <w:p w14:paraId="4946658F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CB2E9A7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61F422B0" w14:textId="5BA3F72A" w:rsidR="002B136A" w:rsidRDefault="002B136A" w:rsidP="00766BAF">
            <w:pPr>
              <w:jc w:val="center"/>
            </w:pPr>
            <w:r w:rsidRPr="000058C8">
              <w:t>gallic acid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6D8B4B90" w14:textId="194E0A76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66BA892D" w14:textId="16AE9E12" w:rsidR="002B136A" w:rsidRDefault="002B136A" w:rsidP="00766BAF">
            <w:pPr>
              <w:jc w:val="center"/>
            </w:pPr>
            <w:r>
              <w:t>370</w:t>
            </w:r>
          </w:p>
        </w:tc>
      </w:tr>
      <w:tr w:rsidR="004F2D82" w14:paraId="0E06B4A5" w14:textId="77777777" w:rsidTr="00F65A28">
        <w:trPr>
          <w:trHeight w:val="21"/>
        </w:trPr>
        <w:tc>
          <w:tcPr>
            <w:tcW w:w="2076" w:type="dxa"/>
            <w:vMerge/>
          </w:tcPr>
          <w:p w14:paraId="74509E95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3E0C113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50AE73AF" w14:textId="4BE0B099" w:rsidR="002B136A" w:rsidRDefault="00D07852" w:rsidP="00766BAF">
            <w:pPr>
              <w:jc w:val="center"/>
            </w:pPr>
            <w:r w:rsidRPr="001B7445">
              <w:t>T</w:t>
            </w:r>
            <w:r w:rsidR="002B136A" w:rsidRPr="001B7445">
              <w:t>ryptophan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104FCCFD" w14:textId="6DE3A143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284384FC" w14:textId="41517969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305</w:t>
            </w:r>
          </w:p>
          <w:p w14:paraId="705BD4FC" w14:textId="51FA7463" w:rsidR="002B136A" w:rsidRDefault="002B136A" w:rsidP="00766BAF">
            <w:pPr>
              <w:jc w:val="center"/>
            </w:pPr>
          </w:p>
        </w:tc>
      </w:tr>
      <w:tr w:rsidR="004F2D82" w14:paraId="0C051B5B" w14:textId="77777777" w:rsidTr="00F65A28">
        <w:trPr>
          <w:trHeight w:val="21"/>
        </w:trPr>
        <w:tc>
          <w:tcPr>
            <w:tcW w:w="2076" w:type="dxa"/>
            <w:vMerge/>
          </w:tcPr>
          <w:p w14:paraId="324CE367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ABCA881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61CEB4C9" w14:textId="2B99A7DC" w:rsidR="002B136A" w:rsidRDefault="002B136A" w:rsidP="00766BAF">
            <w:pPr>
              <w:jc w:val="center"/>
            </w:pPr>
            <w:r w:rsidRPr="001B7445">
              <w:t>2,6-dihydroxybenzoic acid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</w:tc>
        <w:tc>
          <w:tcPr>
            <w:tcW w:w="2158" w:type="dxa"/>
          </w:tcPr>
          <w:p w14:paraId="029E0464" w14:textId="031B2B73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9338</w:t>
            </w:r>
          </w:p>
          <w:p w14:paraId="42993EA5" w14:textId="6D5E9D8A" w:rsidR="002B136A" w:rsidRDefault="002B136A" w:rsidP="00766BAF">
            <w:pPr>
              <w:jc w:val="center"/>
            </w:pPr>
          </w:p>
        </w:tc>
      </w:tr>
      <w:tr w:rsidR="004F2D82" w14:paraId="660F7DBA" w14:textId="77777777" w:rsidTr="00F65A28">
        <w:trPr>
          <w:trHeight w:val="21"/>
        </w:trPr>
        <w:tc>
          <w:tcPr>
            <w:tcW w:w="2076" w:type="dxa"/>
            <w:vMerge/>
          </w:tcPr>
          <w:p w14:paraId="3AF73C9D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9DD229C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205393CD" w14:textId="22AF29F1" w:rsidR="002B136A" w:rsidRDefault="002B136A" w:rsidP="00766BAF">
            <w:pPr>
              <w:jc w:val="center"/>
            </w:pPr>
            <w:r w:rsidRPr="001B7445">
              <w:t>2-hexena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08B04548" w14:textId="7199475C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738590C3" w14:textId="73FC5C37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168</w:t>
            </w:r>
          </w:p>
        </w:tc>
      </w:tr>
      <w:tr w:rsidR="004F2D82" w14:paraId="792D54B3" w14:textId="77777777" w:rsidTr="00F65A28">
        <w:trPr>
          <w:trHeight w:val="21"/>
        </w:trPr>
        <w:tc>
          <w:tcPr>
            <w:tcW w:w="2076" w:type="dxa"/>
            <w:vMerge/>
          </w:tcPr>
          <w:p w14:paraId="7B573031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AE0D005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3287D1B4" w14:textId="52B8964C" w:rsidR="002B136A" w:rsidRDefault="002B136A" w:rsidP="00766BAF">
            <w:pPr>
              <w:jc w:val="center"/>
            </w:pPr>
            <w:r w:rsidRPr="001B7445">
              <w:t>n-hexana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79CEC93F" w14:textId="4159F138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7D993258" w14:textId="29CEDEEF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184</w:t>
            </w:r>
          </w:p>
        </w:tc>
      </w:tr>
      <w:tr w:rsidR="004F2D82" w14:paraId="5A2440FA" w14:textId="77777777" w:rsidTr="00F65A28">
        <w:trPr>
          <w:trHeight w:val="21"/>
        </w:trPr>
        <w:tc>
          <w:tcPr>
            <w:tcW w:w="2076" w:type="dxa"/>
            <w:vMerge/>
          </w:tcPr>
          <w:p w14:paraId="5B17453F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6C86338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073C444" w14:textId="6FD4924C" w:rsidR="002B136A" w:rsidRDefault="002B136A" w:rsidP="00766BAF">
            <w:pPr>
              <w:jc w:val="center"/>
            </w:pPr>
            <w:r w:rsidRPr="001B7445">
              <w:t>3-hexen-1-o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4D2F6256" w14:textId="1F84B07F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7093334F" w14:textId="7CF978C2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4503</w:t>
            </w:r>
          </w:p>
        </w:tc>
      </w:tr>
      <w:tr w:rsidR="004F2D82" w14:paraId="36F47D0F" w14:textId="77777777" w:rsidTr="00F65A28">
        <w:trPr>
          <w:trHeight w:val="21"/>
        </w:trPr>
        <w:tc>
          <w:tcPr>
            <w:tcW w:w="2076" w:type="dxa"/>
            <w:vMerge/>
          </w:tcPr>
          <w:p w14:paraId="3BDDAA96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1E60852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29FA4A2C" w14:textId="4487591A" w:rsidR="002B136A" w:rsidRDefault="002B136A" w:rsidP="00766BAF">
            <w:pPr>
              <w:jc w:val="center"/>
            </w:pPr>
            <w:r w:rsidRPr="001B7445">
              <w:t>1-penten-3-o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52E7131A" w14:textId="343D2D29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30DA04BC" w14:textId="0F2F9A36" w:rsidR="002B136A" w:rsidRPr="00AD33B8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2020</w:t>
            </w:r>
          </w:p>
        </w:tc>
      </w:tr>
      <w:tr w:rsidR="004F2D82" w14:paraId="7B70E9A9" w14:textId="77777777" w:rsidTr="00F65A28">
        <w:trPr>
          <w:trHeight w:val="24"/>
        </w:trPr>
        <w:tc>
          <w:tcPr>
            <w:tcW w:w="2076" w:type="dxa"/>
            <w:vMerge/>
          </w:tcPr>
          <w:p w14:paraId="5C6E7D57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5CB6B18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7A45D46" w14:textId="1C5AAA77" w:rsidR="002B136A" w:rsidRDefault="002B136A" w:rsidP="00766BAF">
            <w:pPr>
              <w:jc w:val="center"/>
            </w:pPr>
            <w:r w:rsidRPr="00AD33B8">
              <w:t>2-penten-1-ol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647E0727" w14:textId="01FC5061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37D82E31" w14:textId="3255ADF5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4920</w:t>
            </w:r>
          </w:p>
        </w:tc>
      </w:tr>
      <w:tr w:rsidR="004F2D82" w14:paraId="60A81AC5" w14:textId="77777777" w:rsidTr="00F65A28">
        <w:trPr>
          <w:trHeight w:val="20"/>
        </w:trPr>
        <w:tc>
          <w:tcPr>
            <w:tcW w:w="2076" w:type="dxa"/>
            <w:vMerge/>
          </w:tcPr>
          <w:p w14:paraId="22599692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1F21D4D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07C1B9F2" w14:textId="05367F4F" w:rsidR="002B136A" w:rsidRDefault="002B136A" w:rsidP="00766BAF">
            <w:pPr>
              <w:jc w:val="center"/>
            </w:pPr>
            <w:proofErr w:type="spellStart"/>
            <w:r w:rsidRPr="00AD33B8">
              <w:t>anthraglycoside</w:t>
            </w:r>
            <w:proofErr w:type="spellEnd"/>
            <w:r w:rsidRPr="00AD33B8">
              <w:t xml:space="preserve"> </w:t>
            </w:r>
            <w:r>
              <w:t>B</w:t>
            </w:r>
            <w:r w:rsidR="00DA6396">
              <w:fldChar w:fldCharType="begin" w:fldLock="1"/>
            </w:r>
            <w:r w:rsidR="00DA6396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</w:tc>
        <w:tc>
          <w:tcPr>
            <w:tcW w:w="2158" w:type="dxa"/>
          </w:tcPr>
          <w:p w14:paraId="661233B3" w14:textId="63565A01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18855584</w:t>
            </w:r>
          </w:p>
          <w:p w14:paraId="205B1101" w14:textId="6EB7443D" w:rsidR="002B136A" w:rsidRDefault="002B136A" w:rsidP="00766BAF">
            <w:pPr>
              <w:jc w:val="center"/>
            </w:pPr>
          </w:p>
        </w:tc>
      </w:tr>
      <w:tr w:rsidR="004F2D82" w14:paraId="75C22D60" w14:textId="77777777" w:rsidTr="00F65A28">
        <w:trPr>
          <w:trHeight w:val="20"/>
        </w:trPr>
        <w:tc>
          <w:tcPr>
            <w:tcW w:w="2076" w:type="dxa"/>
            <w:vMerge/>
          </w:tcPr>
          <w:p w14:paraId="2C17D561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961AD9A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64CA6465" w14:textId="25977400" w:rsidR="002B136A" w:rsidRDefault="00D07852" w:rsidP="00766BAF">
            <w:pPr>
              <w:jc w:val="center"/>
            </w:pPr>
            <w:r w:rsidRPr="00AD33B8">
              <w:t>P</w:t>
            </w:r>
            <w:r w:rsidR="002B136A" w:rsidRPr="00AD33B8">
              <w:t>hyscion</w:t>
            </w:r>
            <w:r w:rsidR="00DA6396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DA6396">
              <w:fldChar w:fldCharType="separate"/>
            </w:r>
            <w:r w:rsidR="00DA6396" w:rsidRPr="00DA6396">
              <w:rPr>
                <w:noProof/>
                <w:vertAlign w:val="superscript"/>
              </w:rPr>
              <w:t>3</w:t>
            </w:r>
            <w:r w:rsidR="00DA6396">
              <w:fldChar w:fldCharType="end"/>
            </w:r>
          </w:p>
          <w:p w14:paraId="4DD13A52" w14:textId="079B1D94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234DABBD" w14:textId="0BB34257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639</w:t>
            </w:r>
          </w:p>
        </w:tc>
      </w:tr>
      <w:tr w:rsidR="004F2D82" w14:paraId="37C23FDD" w14:textId="77777777" w:rsidTr="00F65A28">
        <w:trPr>
          <w:trHeight w:val="20"/>
        </w:trPr>
        <w:tc>
          <w:tcPr>
            <w:tcW w:w="2076" w:type="dxa"/>
            <w:vMerge/>
          </w:tcPr>
          <w:p w14:paraId="3553B329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70D0C53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73AE98AA" w14:textId="3852C997" w:rsidR="002B136A" w:rsidRDefault="002B136A" w:rsidP="00766BAF">
            <w:pPr>
              <w:jc w:val="center"/>
            </w:pPr>
            <w:r w:rsidRPr="00AD33B8">
              <w:t>citreorosein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3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35B2B923" w14:textId="24755340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361512</w:t>
            </w:r>
          </w:p>
          <w:p w14:paraId="7A9EC396" w14:textId="608BF122" w:rsidR="002B136A" w:rsidRDefault="002B136A" w:rsidP="00766BAF">
            <w:pPr>
              <w:jc w:val="center"/>
            </w:pPr>
          </w:p>
        </w:tc>
      </w:tr>
      <w:tr w:rsidR="004F2D82" w14:paraId="6DDBB579" w14:textId="77777777" w:rsidTr="00F65A28">
        <w:trPr>
          <w:trHeight w:val="20"/>
        </w:trPr>
        <w:tc>
          <w:tcPr>
            <w:tcW w:w="2076" w:type="dxa"/>
            <w:vMerge/>
          </w:tcPr>
          <w:p w14:paraId="3218CA31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C118985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0C125E89" w14:textId="1B68C9C4" w:rsidR="002B136A" w:rsidRDefault="00D07852" w:rsidP="00766BAF">
            <w:pPr>
              <w:jc w:val="center"/>
            </w:pPr>
            <w:r w:rsidRPr="00AD33B8">
              <w:t>R</w:t>
            </w:r>
            <w:r w:rsidR="002B136A" w:rsidRPr="00AD33B8">
              <w:t>hein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3</w:t>
            </w:r>
            <w:r w:rsidR="00BF644C">
              <w:fldChar w:fldCharType="end"/>
            </w:r>
          </w:p>
          <w:p w14:paraId="30379CED" w14:textId="68FB4EFE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47D5BDB5" w14:textId="2A7E3B29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168</w:t>
            </w:r>
          </w:p>
        </w:tc>
      </w:tr>
      <w:tr w:rsidR="004F2D82" w14:paraId="70F0098F" w14:textId="77777777" w:rsidTr="00F65A28">
        <w:trPr>
          <w:trHeight w:val="20"/>
        </w:trPr>
        <w:tc>
          <w:tcPr>
            <w:tcW w:w="2076" w:type="dxa"/>
            <w:vMerge/>
          </w:tcPr>
          <w:p w14:paraId="20CDD24D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309AAD1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203BE130" w14:textId="108C4E35" w:rsidR="002B136A" w:rsidRDefault="002B136A" w:rsidP="00766BAF">
            <w:pPr>
              <w:jc w:val="center"/>
            </w:pPr>
            <w:proofErr w:type="spellStart"/>
            <w:r w:rsidRPr="00AD33B8">
              <w:t>tatariside</w:t>
            </w:r>
            <w:proofErr w:type="spellEnd"/>
            <w:r w:rsidRPr="00AD33B8">
              <w:t xml:space="preserve"> B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3</w:t>
            </w:r>
            <w:r w:rsidR="00BF644C">
              <w:fldChar w:fldCharType="end"/>
            </w:r>
          </w:p>
          <w:p w14:paraId="037F50DC" w14:textId="438D567D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74EADB68" w14:textId="1973D647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2450498</w:t>
            </w:r>
          </w:p>
        </w:tc>
      </w:tr>
      <w:tr w:rsidR="004F2D82" w14:paraId="2862B57A" w14:textId="77777777" w:rsidTr="00F65A28">
        <w:trPr>
          <w:trHeight w:val="20"/>
        </w:trPr>
        <w:tc>
          <w:tcPr>
            <w:tcW w:w="2076" w:type="dxa"/>
            <w:vMerge/>
          </w:tcPr>
          <w:p w14:paraId="43AB98A1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90B1EB3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BAC99C9" w14:textId="055946D8" w:rsidR="002B136A" w:rsidRDefault="00D07852" w:rsidP="00766BAF">
            <w:pPr>
              <w:jc w:val="center"/>
            </w:pPr>
            <w:r w:rsidRPr="00AD33B8">
              <w:t>H</w:t>
            </w:r>
            <w:r w:rsidR="002B136A" w:rsidRPr="00AD33B8">
              <w:t>ydropiperoside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3</w:t>
            </w:r>
            <w:r w:rsidR="00BF644C">
              <w:fldChar w:fldCharType="end"/>
            </w:r>
          </w:p>
          <w:p w14:paraId="39A660F3" w14:textId="343AB7DE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2AA57413" w14:textId="55A69E52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350284</w:t>
            </w:r>
          </w:p>
        </w:tc>
      </w:tr>
      <w:tr w:rsidR="004F2D82" w14:paraId="653969DA" w14:textId="77777777" w:rsidTr="00F65A28">
        <w:trPr>
          <w:trHeight w:val="20"/>
        </w:trPr>
        <w:tc>
          <w:tcPr>
            <w:tcW w:w="2076" w:type="dxa"/>
            <w:vMerge/>
          </w:tcPr>
          <w:p w14:paraId="6DD8C21D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F9BC69A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23F1E8B1" w14:textId="32B01A2F" w:rsidR="002B136A" w:rsidRDefault="002B136A" w:rsidP="00766BAF">
            <w:pPr>
              <w:jc w:val="center"/>
            </w:pPr>
            <w:proofErr w:type="spellStart"/>
            <w:r w:rsidRPr="00AD33B8">
              <w:t>vanicoside</w:t>
            </w:r>
            <w:proofErr w:type="spellEnd"/>
            <w:r w:rsidRPr="00AD33B8">
              <w:t xml:space="preserve"> A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3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00F228EF" w14:textId="6518F91E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449878</w:t>
            </w:r>
          </w:p>
          <w:p w14:paraId="061EC35D" w14:textId="1FB5FE85" w:rsidR="002B136A" w:rsidRDefault="002B136A" w:rsidP="00766BAF">
            <w:pPr>
              <w:jc w:val="center"/>
            </w:pPr>
          </w:p>
        </w:tc>
      </w:tr>
      <w:tr w:rsidR="004F2D82" w14:paraId="6AB9D6A9" w14:textId="77777777" w:rsidTr="00F65A28">
        <w:trPr>
          <w:trHeight w:val="20"/>
        </w:trPr>
        <w:tc>
          <w:tcPr>
            <w:tcW w:w="2076" w:type="dxa"/>
            <w:vMerge/>
          </w:tcPr>
          <w:p w14:paraId="669EAA55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FF96C6C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1AA2463A" w14:textId="59874BE9" w:rsidR="002B136A" w:rsidRDefault="002B136A" w:rsidP="00766BAF">
            <w:pPr>
              <w:jc w:val="center"/>
            </w:pPr>
            <w:proofErr w:type="spellStart"/>
            <w:r w:rsidRPr="00AD33B8">
              <w:t>vanicoside</w:t>
            </w:r>
            <w:proofErr w:type="spellEnd"/>
            <w:r w:rsidRPr="00AD33B8">
              <w:t xml:space="preserve"> </w:t>
            </w:r>
            <w:r>
              <w:t>B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3</w:t>
            </w:r>
            <w:r w:rsidR="00BF644C">
              <w:fldChar w:fldCharType="end"/>
            </w:r>
          </w:p>
          <w:p w14:paraId="6C695385" w14:textId="13AE23DB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4EC15A81" w14:textId="30B021EA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033855</w:t>
            </w:r>
          </w:p>
        </w:tc>
      </w:tr>
      <w:tr w:rsidR="004F2D82" w14:paraId="63CF5213" w14:textId="77777777" w:rsidTr="00F65A28">
        <w:trPr>
          <w:trHeight w:val="20"/>
        </w:trPr>
        <w:tc>
          <w:tcPr>
            <w:tcW w:w="2076" w:type="dxa"/>
            <w:vMerge/>
          </w:tcPr>
          <w:p w14:paraId="766CFC64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E1B70DA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12A79613" w14:textId="41E4CDC5" w:rsidR="002B136A" w:rsidRDefault="002B136A" w:rsidP="00766BAF">
            <w:pPr>
              <w:jc w:val="center"/>
            </w:pPr>
            <w:proofErr w:type="spellStart"/>
            <w:r w:rsidRPr="00AD33B8">
              <w:t>vanicoside</w:t>
            </w:r>
            <w:proofErr w:type="spellEnd"/>
            <w:r w:rsidRPr="00AD33B8">
              <w:t xml:space="preserve"> </w:t>
            </w:r>
            <w:r>
              <w:t>C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3</w:t>
            </w:r>
            <w:r w:rsidR="00BF644C">
              <w:fldChar w:fldCharType="end"/>
            </w:r>
          </w:p>
          <w:p w14:paraId="6C08FD52" w14:textId="5E6CE55A" w:rsidR="00D07852" w:rsidRDefault="00D07852" w:rsidP="00766BAF">
            <w:pPr>
              <w:jc w:val="center"/>
            </w:pPr>
          </w:p>
        </w:tc>
        <w:tc>
          <w:tcPr>
            <w:tcW w:w="2158" w:type="dxa"/>
          </w:tcPr>
          <w:p w14:paraId="0DC54406" w14:textId="1B5544AD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724147</w:t>
            </w:r>
          </w:p>
        </w:tc>
      </w:tr>
      <w:tr w:rsidR="004F2D82" w14:paraId="54E2EFA0" w14:textId="77777777" w:rsidTr="00F65A28">
        <w:trPr>
          <w:trHeight w:val="20"/>
        </w:trPr>
        <w:tc>
          <w:tcPr>
            <w:tcW w:w="2076" w:type="dxa"/>
            <w:vMerge/>
          </w:tcPr>
          <w:p w14:paraId="238C9013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27FF554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1CC3675" w14:textId="53641358" w:rsidR="002B136A" w:rsidRDefault="002B136A" w:rsidP="00766BAF">
            <w:pPr>
              <w:jc w:val="center"/>
            </w:pPr>
            <w:r w:rsidRPr="00AD33B8">
              <w:t>Anthocyanin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07/s11101-019-09639-7","ISBN":"0123456789","ISSN":"1572-980X","author":[{"dropping-particle":"","family":"Oleszek","given":"Marta","non-dropping-particle":"","parse-names":false,"suffix":""},{"dropping-particle":"","family":"Kowalska","given":"Iwona","non-dropping-particle":"","parse-names":false,"suffix":""},{"dropping-particle":"","family":"Oleszek","given":"Wieslaw","non-dropping-particle":"","parse-names":false,"suffix":""}],"container-title":"Phytochemistry Reviews","id":"ITEM-1","issued":{"date-parts":[["2019"]]},"publisher":"Springer Netherlands","title":"Phytochemicals in bioenergy crops","type":"book","volume":"7"},"uris":["http://www.mendeley.com/documents/?uuid=8390c410-0502-48af-8d5a-8f65918e5b6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3</w:t>
            </w:r>
            <w:r w:rsidR="00BF644C">
              <w:fldChar w:fldCharType="end"/>
            </w:r>
          </w:p>
          <w:p w14:paraId="4C7636B1" w14:textId="2EF19871" w:rsidR="002B136A" w:rsidRDefault="002B136A" w:rsidP="00766BAF">
            <w:pPr>
              <w:jc w:val="center"/>
            </w:pPr>
          </w:p>
        </w:tc>
        <w:tc>
          <w:tcPr>
            <w:tcW w:w="2158" w:type="dxa"/>
          </w:tcPr>
          <w:p w14:paraId="61F37BD8" w14:textId="5B3A3A46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45858</w:t>
            </w:r>
          </w:p>
        </w:tc>
      </w:tr>
      <w:tr w:rsidR="004F2D82" w14:paraId="56486009" w14:textId="77777777" w:rsidTr="00F65A28">
        <w:trPr>
          <w:trHeight w:val="30"/>
        </w:trPr>
        <w:tc>
          <w:tcPr>
            <w:tcW w:w="2076" w:type="dxa"/>
            <w:vMerge/>
          </w:tcPr>
          <w:p w14:paraId="4055FFA1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E3C89FF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6DA958B3" w14:textId="77777777" w:rsidR="00651722" w:rsidRDefault="00651722" w:rsidP="00766BAF">
            <w:pPr>
              <w:jc w:val="center"/>
              <w:rPr>
                <w:rFonts w:cstheme="minorHAnsi"/>
                <w:color w:val="272627"/>
              </w:rPr>
            </w:pPr>
            <w:r w:rsidRPr="00651722">
              <w:rPr>
                <w:rFonts w:cstheme="minorHAnsi"/>
                <w:color w:val="272627"/>
              </w:rPr>
              <w:t>R</w:t>
            </w:r>
            <w:r w:rsidR="002B136A" w:rsidRPr="00651722">
              <w:rPr>
                <w:rFonts w:cstheme="minorHAnsi"/>
                <w:color w:val="272627"/>
              </w:rPr>
              <w:t>uti</w:t>
            </w:r>
            <w:r w:rsidRPr="00651722">
              <w:rPr>
                <w:rFonts w:cstheme="minorHAnsi"/>
                <w:color w:val="272627"/>
              </w:rPr>
              <w:t>n</w:t>
            </w:r>
            <w:r w:rsidR="00BF644C">
              <w:rPr>
                <w:rFonts w:cstheme="minorHAnsi"/>
                <w:color w:val="272627"/>
              </w:rPr>
              <w:fldChar w:fldCharType="begin" w:fldLock="1"/>
            </w:r>
            <w:r w:rsidR="00BF644C">
              <w:rPr>
                <w:rFonts w:cstheme="minorHAnsi"/>
                <w:color w:val="272627"/>
              </w:rPr>
              <w:instrText>ADDIN CSL_CITATION {"citationItems":[{"id":"ITEM-1","itemData":{"DOI":"10.31482/mmsl.2017.004","author":[{"dropping-particle":"","family":"Patocka","given":"Jiri","non-dropping-particle":"","parse-names":false,"suffix":""},{"dropping-particle":"","family":"Navratilova","given":"Zdenka","non-dropping-particle":"","parse-names":false,"suffix":""},{"dropping-particle":"","family":"Ovando","given":"Maribel","non-dropping-particle":"","parse-names":false,"suffix":""}],"id":"ITEM-1","issue":"1","issued":{"date-parts":[["2017"]]},"page":"17-31","title":"( Reynoutria spp . )","type":"article-journal","volume":"86"},"uris":["http://www.mendeley.com/documents/?uuid=f21aba21-b7a3-43e1-a7de-badd76567d78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BF644C">
              <w:rPr>
                <w:rFonts w:cstheme="minorHAnsi"/>
                <w:color w:val="272627"/>
              </w:rPr>
              <w:fldChar w:fldCharType="separate"/>
            </w:r>
            <w:r w:rsidR="00BF644C" w:rsidRPr="00BF644C">
              <w:rPr>
                <w:rFonts w:cstheme="minorHAnsi"/>
                <w:noProof/>
                <w:color w:val="272627"/>
                <w:vertAlign w:val="superscript"/>
              </w:rPr>
              <w:t>4</w:t>
            </w:r>
            <w:r w:rsidR="00BF644C">
              <w:rPr>
                <w:rFonts w:cstheme="minorHAnsi"/>
                <w:color w:val="272627"/>
              </w:rPr>
              <w:fldChar w:fldCharType="end"/>
            </w:r>
          </w:p>
          <w:p w14:paraId="13A71CB8" w14:textId="484DD9CD" w:rsidR="0086076C" w:rsidRPr="0086076C" w:rsidRDefault="0086076C" w:rsidP="00766BAF">
            <w:pPr>
              <w:jc w:val="center"/>
              <w:rPr>
                <w:rFonts w:cstheme="minorHAnsi"/>
                <w:color w:val="272627"/>
              </w:rPr>
            </w:pPr>
          </w:p>
        </w:tc>
        <w:tc>
          <w:tcPr>
            <w:tcW w:w="2158" w:type="dxa"/>
          </w:tcPr>
          <w:p w14:paraId="3386D28E" w14:textId="7903BF1B" w:rsidR="002B136A" w:rsidRPr="00651722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805</w:t>
            </w:r>
          </w:p>
        </w:tc>
      </w:tr>
      <w:tr w:rsidR="004F2D82" w14:paraId="05B3363B" w14:textId="77777777" w:rsidTr="00F65A28">
        <w:trPr>
          <w:trHeight w:val="26"/>
        </w:trPr>
        <w:tc>
          <w:tcPr>
            <w:tcW w:w="2076" w:type="dxa"/>
            <w:vMerge/>
          </w:tcPr>
          <w:p w14:paraId="7698A508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90021B6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2B30EF0" w14:textId="3A7E7992" w:rsidR="002B136A" w:rsidRPr="00651722" w:rsidRDefault="00651722" w:rsidP="00766BAF">
            <w:pPr>
              <w:jc w:val="center"/>
              <w:rPr>
                <w:rFonts w:cstheme="minorHAnsi"/>
                <w:color w:val="272627"/>
              </w:rPr>
            </w:pPr>
            <w:r w:rsidRPr="00651722">
              <w:rPr>
                <w:rFonts w:cstheme="minorHAnsi"/>
                <w:color w:val="272627"/>
              </w:rPr>
              <w:t>Q</w:t>
            </w:r>
            <w:r w:rsidR="002B136A" w:rsidRPr="00651722">
              <w:rPr>
                <w:rFonts w:cstheme="minorHAnsi"/>
                <w:color w:val="272627"/>
              </w:rPr>
              <w:t>uercitrin</w:t>
            </w:r>
            <w:r w:rsidR="00BF644C">
              <w:rPr>
                <w:rFonts w:cstheme="minorHAnsi"/>
                <w:color w:val="272627"/>
              </w:rPr>
              <w:fldChar w:fldCharType="begin" w:fldLock="1"/>
            </w:r>
            <w:r w:rsidR="00BF644C">
              <w:rPr>
                <w:rFonts w:cstheme="minorHAnsi"/>
                <w:color w:val="272627"/>
              </w:rPr>
              <w:instrText>ADDIN CSL_CITATION {"citationItems":[{"id":"ITEM-1","itemData":{"DOI":"10.31482/mmsl.2017.004","author":[{"dropping-particle":"","family":"Patocka","given":"Jiri","non-dropping-particle":"","parse-names":false,"suffix":""},{"dropping-particle":"","family":"Navratilova","given":"Zdenka","non-dropping-particle":"","parse-names":false,"suffix":""},{"dropping-particle":"","family":"Ovando","given":"Maribel","non-dropping-particle":"","parse-names":false,"suffix":""}],"id":"ITEM-1","issue":"1","issued":{"date-parts":[["2017"]]},"page":"17-31","title":"( Reynoutria spp . )","type":"article-journal","volume":"86"},"uris":["http://www.mendeley.com/documents/?uuid=f21aba21-b7a3-43e1-a7de-badd76567d78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BF644C">
              <w:rPr>
                <w:rFonts w:cstheme="minorHAnsi"/>
                <w:color w:val="272627"/>
              </w:rPr>
              <w:fldChar w:fldCharType="separate"/>
            </w:r>
            <w:r w:rsidR="00BF644C" w:rsidRPr="00BF644C">
              <w:rPr>
                <w:rFonts w:cstheme="minorHAnsi"/>
                <w:noProof/>
                <w:color w:val="272627"/>
                <w:vertAlign w:val="superscript"/>
              </w:rPr>
              <w:t>4</w:t>
            </w:r>
            <w:r w:rsidR="00BF644C">
              <w:rPr>
                <w:rFonts w:cstheme="minorHAnsi"/>
                <w:color w:val="272627"/>
              </w:rPr>
              <w:fldChar w:fldCharType="end"/>
            </w:r>
          </w:p>
          <w:p w14:paraId="6F217515" w14:textId="3227FA1E" w:rsidR="00651722" w:rsidRPr="00651722" w:rsidRDefault="00651722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751A1C0E" w14:textId="0ED28E47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59</w:t>
            </w:r>
          </w:p>
        </w:tc>
      </w:tr>
      <w:tr w:rsidR="004F2D82" w14:paraId="79202D59" w14:textId="77777777" w:rsidTr="00F65A28">
        <w:trPr>
          <w:trHeight w:val="26"/>
        </w:trPr>
        <w:tc>
          <w:tcPr>
            <w:tcW w:w="2076" w:type="dxa"/>
            <w:vMerge/>
          </w:tcPr>
          <w:p w14:paraId="473433B3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8B031B2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3A4B094C" w14:textId="2B340B89" w:rsidR="002B136A" w:rsidRPr="00651722" w:rsidRDefault="002B136A" w:rsidP="00766BAF">
            <w:pPr>
              <w:jc w:val="center"/>
              <w:rPr>
                <w:rFonts w:cstheme="minorHAnsi"/>
              </w:rPr>
            </w:pPr>
            <w:r w:rsidRPr="00651722">
              <w:rPr>
                <w:rFonts w:cstheme="minorHAnsi"/>
                <w:color w:val="272627"/>
              </w:rPr>
              <w:t>isoquercitrin</w:t>
            </w:r>
            <w:r w:rsidR="00BF644C">
              <w:rPr>
                <w:rFonts w:cstheme="minorHAnsi"/>
                <w:color w:val="272627"/>
              </w:rPr>
              <w:fldChar w:fldCharType="begin" w:fldLock="1"/>
            </w:r>
            <w:r w:rsidR="00BF644C">
              <w:rPr>
                <w:rFonts w:cstheme="minorHAnsi"/>
                <w:color w:val="272627"/>
              </w:rPr>
              <w:instrText>ADDIN CSL_CITATION {"citationItems":[{"id":"ITEM-1","itemData":{"DOI":"10.31482/mmsl.2017.004","author":[{"dropping-particle":"","family":"Patocka","given":"Jiri","non-dropping-particle":"","parse-names":false,"suffix":""},{"dropping-particle":"","family":"Navratilova","given":"Zdenka","non-dropping-particle":"","parse-names":false,"suffix":""},{"dropping-particle":"","family":"Ovando","given":"Maribel","non-dropping-particle":"","parse-names":false,"suffix":""}],"id":"ITEM-1","issue":"1","issued":{"date-parts":[["2017"]]},"page":"17-31","title":"( Reynoutria spp . )","type":"article-journal","volume":"86"},"uris":["http://www.mendeley.com/documents/?uuid=f21aba21-b7a3-43e1-a7de-badd76567d78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BF644C">
              <w:rPr>
                <w:rFonts w:cstheme="minorHAnsi"/>
                <w:color w:val="272627"/>
              </w:rPr>
              <w:fldChar w:fldCharType="separate"/>
            </w:r>
            <w:r w:rsidR="00BF644C" w:rsidRPr="00BF644C">
              <w:rPr>
                <w:rFonts w:cstheme="minorHAnsi"/>
                <w:noProof/>
                <w:color w:val="272627"/>
                <w:vertAlign w:val="superscript"/>
              </w:rPr>
              <w:t>4</w:t>
            </w:r>
            <w:r w:rsidR="00BF644C">
              <w:rPr>
                <w:rFonts w:cstheme="minorHAnsi"/>
                <w:color w:val="272627"/>
              </w:rPr>
              <w:fldChar w:fldCharType="end"/>
            </w:r>
          </w:p>
        </w:tc>
        <w:tc>
          <w:tcPr>
            <w:tcW w:w="2158" w:type="dxa"/>
          </w:tcPr>
          <w:p w14:paraId="423FADCD" w14:textId="736C3D4B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804</w:t>
            </w:r>
          </w:p>
          <w:p w14:paraId="5A6F4112" w14:textId="346FA649" w:rsidR="002B136A" w:rsidRDefault="002B136A" w:rsidP="00766BAF">
            <w:pPr>
              <w:jc w:val="center"/>
            </w:pPr>
          </w:p>
        </w:tc>
      </w:tr>
      <w:tr w:rsidR="004F2D82" w14:paraId="366F1E56" w14:textId="77777777" w:rsidTr="00F65A28">
        <w:trPr>
          <w:trHeight w:val="26"/>
        </w:trPr>
        <w:tc>
          <w:tcPr>
            <w:tcW w:w="2076" w:type="dxa"/>
            <w:vMerge/>
          </w:tcPr>
          <w:p w14:paraId="6278990E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7949350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7C5AD07A" w14:textId="75BB4BCD" w:rsidR="002B136A" w:rsidRPr="00651722" w:rsidRDefault="00651722" w:rsidP="00766BAF">
            <w:pPr>
              <w:jc w:val="center"/>
              <w:rPr>
                <w:rFonts w:cstheme="minorHAnsi"/>
                <w:color w:val="272627"/>
              </w:rPr>
            </w:pPr>
            <w:r w:rsidRPr="00651722">
              <w:rPr>
                <w:rFonts w:cstheme="minorHAnsi"/>
                <w:color w:val="272627"/>
              </w:rPr>
              <w:t>H</w:t>
            </w:r>
            <w:r w:rsidR="002B136A" w:rsidRPr="00651722">
              <w:rPr>
                <w:rFonts w:cstheme="minorHAnsi"/>
                <w:color w:val="272627"/>
              </w:rPr>
              <w:t>yperosid</w:t>
            </w:r>
            <w:r w:rsidR="00BF644C">
              <w:rPr>
                <w:rFonts w:cstheme="minorHAnsi"/>
                <w:color w:val="272627"/>
              </w:rPr>
              <w:fldChar w:fldCharType="begin" w:fldLock="1"/>
            </w:r>
            <w:r w:rsidR="00BF644C">
              <w:rPr>
                <w:rFonts w:cstheme="minorHAnsi"/>
                <w:color w:val="272627"/>
              </w:rPr>
              <w:instrText>ADDIN CSL_CITATION {"citationItems":[{"id":"ITEM-1","itemData":{"DOI":"10.31482/mmsl.2017.004","author":[{"dropping-particle":"","family":"Patocka","given":"Jiri","non-dropping-particle":"","parse-names":false,"suffix":""},{"dropping-particle":"","family":"Navratilova","given":"Zdenka","non-dropping-particle":"","parse-names":false,"suffix":""},{"dropping-particle":"","family":"Ovando","given":"Maribel","non-dropping-particle":"","parse-names":false,"suffix":""}],"id":"ITEM-1","issue":"1","issued":{"date-parts":[["2017"]]},"page":"17-31","title":"( Reynoutria spp . )","type":"article-journal","volume":"86"},"uris":["http://www.mendeley.com/documents/?uuid=f21aba21-b7a3-43e1-a7de-badd76567d78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BF644C">
              <w:rPr>
                <w:rFonts w:cstheme="minorHAnsi"/>
                <w:color w:val="272627"/>
              </w:rPr>
              <w:fldChar w:fldCharType="separate"/>
            </w:r>
            <w:r w:rsidR="00BF644C" w:rsidRPr="00BF644C">
              <w:rPr>
                <w:rFonts w:cstheme="minorHAnsi"/>
                <w:noProof/>
                <w:color w:val="272627"/>
                <w:vertAlign w:val="superscript"/>
              </w:rPr>
              <w:t>4</w:t>
            </w:r>
            <w:r w:rsidR="00BF644C">
              <w:rPr>
                <w:rFonts w:cstheme="minorHAnsi"/>
                <w:color w:val="272627"/>
              </w:rPr>
              <w:fldChar w:fldCharType="end"/>
            </w:r>
          </w:p>
          <w:p w14:paraId="192B7D39" w14:textId="13A6AD80" w:rsidR="00651722" w:rsidRPr="00651722" w:rsidRDefault="00651722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29E44D1D" w14:textId="603FA4CF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643</w:t>
            </w:r>
          </w:p>
        </w:tc>
      </w:tr>
      <w:tr w:rsidR="004F2D82" w14:paraId="6637F604" w14:textId="77777777" w:rsidTr="00F65A28">
        <w:trPr>
          <w:trHeight w:val="26"/>
        </w:trPr>
        <w:tc>
          <w:tcPr>
            <w:tcW w:w="2076" w:type="dxa"/>
            <w:vMerge/>
          </w:tcPr>
          <w:p w14:paraId="5FEBAA0C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EE78245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6A34BEA3" w14:textId="3C36A04B" w:rsidR="002B136A" w:rsidRPr="00651722" w:rsidRDefault="002B136A" w:rsidP="00766BAF">
            <w:pPr>
              <w:jc w:val="center"/>
              <w:rPr>
                <w:rFonts w:cstheme="minorHAnsi"/>
              </w:rPr>
            </w:pPr>
            <w:r w:rsidRPr="00651722">
              <w:rPr>
                <w:rFonts w:cstheme="minorHAnsi"/>
                <w:color w:val="272627"/>
              </w:rPr>
              <w:t>reynoutrin</w:t>
            </w:r>
            <w:r w:rsidR="00BF644C">
              <w:rPr>
                <w:rFonts w:cstheme="minorHAnsi"/>
                <w:color w:val="272627"/>
              </w:rPr>
              <w:fldChar w:fldCharType="begin" w:fldLock="1"/>
            </w:r>
            <w:r w:rsidR="00BF644C">
              <w:rPr>
                <w:rFonts w:cstheme="minorHAnsi"/>
                <w:color w:val="272627"/>
              </w:rPr>
              <w:instrText>ADDIN CSL_CITATION {"citationItems":[{"id":"ITEM-1","itemData":{"DOI":"10.31482/mmsl.2017.004","author":[{"dropping-particle":"","family":"Patocka","given":"Jiri","non-dropping-particle":"","parse-names":false,"suffix":""},{"dropping-particle":"","family":"Navratilova","given":"Zdenka","non-dropping-particle":"","parse-names":false,"suffix":""},{"dropping-particle":"","family":"Ovando","given":"Maribel","non-dropping-particle":"","parse-names":false,"suffix":""}],"id":"ITEM-1","issue":"1","issued":{"date-parts":[["2017"]]},"page":"17-31","title":"( Reynoutria spp . )","type":"article-journal","volume":"86"},"uris":["http://www.mendeley.com/documents/?uuid=f21aba21-b7a3-43e1-a7de-badd76567d78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BF644C">
              <w:rPr>
                <w:rFonts w:cstheme="minorHAnsi"/>
                <w:color w:val="272627"/>
              </w:rPr>
              <w:fldChar w:fldCharType="separate"/>
            </w:r>
            <w:r w:rsidR="00BF644C" w:rsidRPr="00BF644C">
              <w:rPr>
                <w:rFonts w:cstheme="minorHAnsi"/>
                <w:noProof/>
                <w:color w:val="272627"/>
                <w:vertAlign w:val="superscript"/>
              </w:rPr>
              <w:t>4</w:t>
            </w:r>
            <w:r w:rsidR="00BF644C">
              <w:rPr>
                <w:rFonts w:cstheme="minorHAnsi"/>
                <w:color w:val="272627"/>
              </w:rPr>
              <w:fldChar w:fldCharType="end"/>
            </w:r>
          </w:p>
        </w:tc>
        <w:tc>
          <w:tcPr>
            <w:tcW w:w="2158" w:type="dxa"/>
          </w:tcPr>
          <w:p w14:paraId="7FB30979" w14:textId="1A784974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320863</w:t>
            </w:r>
          </w:p>
          <w:p w14:paraId="427D9132" w14:textId="54AC1F2C" w:rsidR="002B136A" w:rsidRDefault="002B136A" w:rsidP="00766BAF">
            <w:pPr>
              <w:jc w:val="center"/>
            </w:pPr>
          </w:p>
        </w:tc>
      </w:tr>
      <w:tr w:rsidR="004F2D82" w14:paraId="4F443A7D" w14:textId="77777777" w:rsidTr="00F65A28">
        <w:trPr>
          <w:trHeight w:val="26"/>
        </w:trPr>
        <w:tc>
          <w:tcPr>
            <w:tcW w:w="2076" w:type="dxa"/>
            <w:vMerge/>
          </w:tcPr>
          <w:p w14:paraId="3AAF0DA5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8AB3673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1DA4FE08" w14:textId="38574442" w:rsidR="002B136A" w:rsidRPr="00651722" w:rsidRDefault="002B136A" w:rsidP="00766BAF">
            <w:pPr>
              <w:jc w:val="center"/>
              <w:rPr>
                <w:rFonts w:cstheme="minorHAnsi"/>
              </w:rPr>
            </w:pPr>
            <w:r w:rsidRPr="00651722">
              <w:rPr>
                <w:rFonts w:cstheme="minorHAnsi"/>
                <w:color w:val="272627"/>
              </w:rPr>
              <w:t>8-hydroxycalamenene</w:t>
            </w:r>
            <w:r w:rsidR="00BF644C">
              <w:rPr>
                <w:rFonts w:cstheme="minorHAnsi"/>
                <w:color w:val="272627"/>
              </w:rPr>
              <w:fldChar w:fldCharType="begin" w:fldLock="1"/>
            </w:r>
            <w:r w:rsidR="00BF644C">
              <w:rPr>
                <w:rFonts w:cstheme="minorHAnsi"/>
                <w:color w:val="272627"/>
              </w:rPr>
              <w:instrText>ADDIN CSL_CITATION {"citationItems":[{"id":"ITEM-1","itemData":{"DOI":"10.31482/mmsl.2017.004","author":[{"dropping-particle":"","family":"Patocka","given":"Jiri","non-dropping-particle":"","parse-names":false,"suffix":""},{"dropping-particle":"","family":"Navratilova","given":"Zdenka","non-dropping-particle":"","parse-names":false,"suffix":""},{"dropping-particle":"","family":"Ovando","given":"Maribel","non-dropping-particle":"","parse-names":false,"suffix":""}],"id":"ITEM-1","issue":"1","issued":{"date-parts":[["2017"]]},"page":"17-31","title":"( Reynoutria spp . )","type":"article-journal","volume":"86"},"uris":["http://www.mendeley.com/documents/?uuid=f21aba21-b7a3-43e1-a7de-badd76567d78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BF644C">
              <w:rPr>
                <w:rFonts w:cstheme="minorHAnsi"/>
                <w:color w:val="272627"/>
              </w:rPr>
              <w:fldChar w:fldCharType="separate"/>
            </w:r>
            <w:r w:rsidR="00BF644C" w:rsidRPr="00BF644C">
              <w:rPr>
                <w:rFonts w:cstheme="minorHAnsi"/>
                <w:noProof/>
                <w:color w:val="272627"/>
                <w:vertAlign w:val="superscript"/>
              </w:rPr>
              <w:t>4</w:t>
            </w:r>
            <w:r w:rsidR="00BF644C">
              <w:rPr>
                <w:rFonts w:cstheme="minorHAnsi"/>
                <w:color w:val="272627"/>
              </w:rPr>
              <w:fldChar w:fldCharType="end"/>
            </w:r>
          </w:p>
        </w:tc>
        <w:tc>
          <w:tcPr>
            <w:tcW w:w="2158" w:type="dxa"/>
          </w:tcPr>
          <w:p w14:paraId="44C4C880" w14:textId="35A584D0" w:rsidR="002B136A" w:rsidRDefault="002B136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42519</w:t>
            </w:r>
          </w:p>
          <w:p w14:paraId="0B54CCDF" w14:textId="26D03C46" w:rsidR="002B136A" w:rsidRDefault="002B136A" w:rsidP="00766BAF">
            <w:pPr>
              <w:jc w:val="center"/>
            </w:pPr>
          </w:p>
        </w:tc>
      </w:tr>
      <w:tr w:rsidR="004F2D82" w14:paraId="10B059C0" w14:textId="77777777" w:rsidTr="00F65A28">
        <w:trPr>
          <w:trHeight w:val="26"/>
        </w:trPr>
        <w:tc>
          <w:tcPr>
            <w:tcW w:w="2076" w:type="dxa"/>
            <w:vMerge/>
          </w:tcPr>
          <w:p w14:paraId="07849F16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5D7C206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4301ABC8" w14:textId="4110FB8D" w:rsidR="002B136A" w:rsidRPr="00651722" w:rsidRDefault="002B136A" w:rsidP="00766BAF">
            <w:pPr>
              <w:jc w:val="center"/>
              <w:rPr>
                <w:rFonts w:cstheme="minorHAnsi"/>
                <w:color w:val="272627"/>
              </w:rPr>
            </w:pPr>
            <w:r w:rsidRPr="00651722">
              <w:rPr>
                <w:rFonts w:cstheme="minorHAnsi"/>
                <w:color w:val="272627"/>
              </w:rPr>
              <w:t>oleanolic acid</w:t>
            </w:r>
            <w:r w:rsidR="00BF644C">
              <w:rPr>
                <w:rFonts w:cstheme="minorHAnsi"/>
                <w:color w:val="272627"/>
              </w:rPr>
              <w:fldChar w:fldCharType="begin" w:fldLock="1"/>
            </w:r>
            <w:r w:rsidR="00BF644C">
              <w:rPr>
                <w:rFonts w:cstheme="minorHAnsi"/>
                <w:color w:val="272627"/>
              </w:rPr>
              <w:instrText>ADDIN CSL_CITATION {"citationItems":[{"id":"ITEM-1","itemData":{"DOI":"10.31482/mmsl.2017.004","author":[{"dropping-particle":"","family":"Patocka","given":"Jiri","non-dropping-particle":"","parse-names":false,"suffix":""},{"dropping-particle":"","family":"Navratilova","given":"Zdenka","non-dropping-particle":"","parse-names":false,"suffix":""},{"dropping-particle":"","family":"Ovando","given":"Maribel","non-dropping-particle":"","parse-names":false,"suffix":""}],"id":"ITEM-1","issue":"1","issued":{"date-parts":[["2017"]]},"page":"17-31","title":"( Reynoutria spp . )","type":"article-journal","volume":"86"},"uris":["http://www.mendeley.com/documents/?uuid=f21aba21-b7a3-43e1-a7de-badd76567d78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BF644C">
              <w:rPr>
                <w:rFonts w:cstheme="minorHAnsi"/>
                <w:color w:val="272627"/>
              </w:rPr>
              <w:fldChar w:fldCharType="separate"/>
            </w:r>
            <w:r w:rsidR="00BF644C" w:rsidRPr="00BF644C">
              <w:rPr>
                <w:rFonts w:cstheme="minorHAnsi"/>
                <w:noProof/>
                <w:color w:val="272627"/>
                <w:vertAlign w:val="superscript"/>
              </w:rPr>
              <w:t>4</w:t>
            </w:r>
            <w:r w:rsidR="00BF644C">
              <w:rPr>
                <w:rFonts w:cstheme="minorHAnsi"/>
                <w:color w:val="272627"/>
              </w:rPr>
              <w:fldChar w:fldCharType="end"/>
            </w:r>
          </w:p>
          <w:p w14:paraId="22F4DD08" w14:textId="030DC9C1" w:rsidR="00651722" w:rsidRPr="00651722" w:rsidRDefault="00651722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413B080B" w14:textId="3872F508" w:rsidR="002B136A" w:rsidRDefault="002B136A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94</w:t>
            </w:r>
          </w:p>
        </w:tc>
      </w:tr>
      <w:tr w:rsidR="004F2D82" w14:paraId="51C20509" w14:textId="77777777" w:rsidTr="00F65A28">
        <w:trPr>
          <w:trHeight w:val="26"/>
        </w:trPr>
        <w:tc>
          <w:tcPr>
            <w:tcW w:w="2076" w:type="dxa"/>
            <w:vMerge/>
          </w:tcPr>
          <w:p w14:paraId="586FE6BA" w14:textId="77777777" w:rsidR="002B136A" w:rsidRDefault="002B136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7F34E74" w14:textId="77777777" w:rsidR="002B136A" w:rsidRPr="00730832" w:rsidRDefault="002B136A" w:rsidP="00766BAF">
            <w:pPr>
              <w:jc w:val="center"/>
              <w:rPr>
                <w:i/>
                <w:iCs/>
              </w:rPr>
            </w:pPr>
          </w:p>
        </w:tc>
        <w:tc>
          <w:tcPr>
            <w:tcW w:w="2979" w:type="dxa"/>
          </w:tcPr>
          <w:p w14:paraId="3CB6376B" w14:textId="0D30D389" w:rsidR="002B136A" w:rsidRDefault="00651722" w:rsidP="00766BAF">
            <w:pPr>
              <w:jc w:val="center"/>
              <w:rPr>
                <w:rFonts w:cstheme="minorHAnsi"/>
                <w:color w:val="272627"/>
              </w:rPr>
            </w:pPr>
            <w:r w:rsidRPr="00651722">
              <w:rPr>
                <w:rFonts w:cstheme="minorHAnsi"/>
                <w:color w:val="272627"/>
              </w:rPr>
              <w:t>β-sitosterol</w:t>
            </w:r>
            <w:r w:rsidR="00BF644C">
              <w:rPr>
                <w:rFonts w:cstheme="minorHAnsi"/>
                <w:color w:val="272627"/>
              </w:rPr>
              <w:fldChar w:fldCharType="begin" w:fldLock="1"/>
            </w:r>
            <w:r w:rsidR="00BF644C">
              <w:rPr>
                <w:rFonts w:cstheme="minorHAnsi"/>
                <w:color w:val="272627"/>
              </w:rPr>
              <w:instrText>ADDIN CSL_CITATION {"citationItems":[{"id":"ITEM-1","itemData":{"DOI":"10.31482/mmsl.2017.004","author":[{"dropping-particle":"","family":"Patocka","given":"Jiri","non-dropping-particle":"","parse-names":false,"suffix":""},{"dropping-particle":"","family":"Navratilova","given":"Zdenka","non-dropping-particle":"","parse-names":false,"suffix":""},{"dropping-particle":"","family":"Ovando","given":"Maribel","non-dropping-particle":"","parse-names":false,"suffix":""}],"id":"ITEM-1","issue":"1","issued":{"date-parts":[["2017"]]},"page":"17-31","title":"( Reynoutria spp . )","type":"article-journal","volume":"86"},"uris":["http://www.mendeley.com/documents/?uuid=f21aba21-b7a3-43e1-a7de-badd76567d78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BF644C">
              <w:rPr>
                <w:rFonts w:cstheme="minorHAnsi"/>
                <w:color w:val="272627"/>
              </w:rPr>
              <w:fldChar w:fldCharType="separate"/>
            </w:r>
            <w:r w:rsidR="00BF644C" w:rsidRPr="00BF644C">
              <w:rPr>
                <w:rFonts w:cstheme="minorHAnsi"/>
                <w:noProof/>
                <w:color w:val="272627"/>
                <w:vertAlign w:val="superscript"/>
              </w:rPr>
              <w:t>4</w:t>
            </w:r>
            <w:r w:rsidR="00BF644C">
              <w:rPr>
                <w:rFonts w:cstheme="minorHAnsi"/>
                <w:color w:val="272627"/>
              </w:rPr>
              <w:fldChar w:fldCharType="end"/>
            </w:r>
          </w:p>
          <w:p w14:paraId="5A498876" w14:textId="3CE6D7D1" w:rsidR="00651722" w:rsidRPr="00651722" w:rsidRDefault="00651722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74EBCEF5" w14:textId="156F8C76" w:rsidR="00651722" w:rsidRDefault="00651722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222284</w:t>
            </w:r>
          </w:p>
          <w:p w14:paraId="2C158CA9" w14:textId="12FEF6AA" w:rsidR="002B136A" w:rsidRDefault="002B136A" w:rsidP="00766BAF">
            <w:pPr>
              <w:jc w:val="center"/>
            </w:pPr>
          </w:p>
        </w:tc>
      </w:tr>
      <w:tr w:rsidR="004F2D82" w14:paraId="2BF65252" w14:textId="77777777" w:rsidTr="00F65A28">
        <w:trPr>
          <w:trHeight w:val="40"/>
        </w:trPr>
        <w:tc>
          <w:tcPr>
            <w:tcW w:w="2076" w:type="dxa"/>
            <w:vMerge w:val="restart"/>
          </w:tcPr>
          <w:p w14:paraId="42E7D4B3" w14:textId="2E4DC38F" w:rsidR="00261CE7" w:rsidRDefault="00261CE7" w:rsidP="00766BAF">
            <w:pPr>
              <w:jc w:val="center"/>
            </w:pPr>
            <w:r>
              <w:t>03</w:t>
            </w:r>
          </w:p>
        </w:tc>
        <w:tc>
          <w:tcPr>
            <w:tcW w:w="2137" w:type="dxa"/>
            <w:vMerge w:val="restart"/>
          </w:tcPr>
          <w:p w14:paraId="52D7BC71" w14:textId="0BFBAEF7" w:rsidR="00261CE7" w:rsidRDefault="00261CE7" w:rsidP="00766BAF">
            <w:pPr>
              <w:jc w:val="center"/>
            </w:pPr>
            <w:r w:rsidRPr="00261CE7">
              <w:t xml:space="preserve">Polygonum </w:t>
            </w:r>
            <w:proofErr w:type="spellStart"/>
            <w:r w:rsidRPr="00261CE7">
              <w:t>paleaceum</w:t>
            </w:r>
            <w:proofErr w:type="spellEnd"/>
            <w:r w:rsidRPr="00261CE7">
              <w:t xml:space="preserve"> Wall. ex Hook. f.</w:t>
            </w:r>
          </w:p>
        </w:tc>
        <w:tc>
          <w:tcPr>
            <w:tcW w:w="2979" w:type="dxa"/>
          </w:tcPr>
          <w:p w14:paraId="4BD5F70A" w14:textId="5574D1D5" w:rsidR="00261CE7" w:rsidRDefault="00261CE7" w:rsidP="00766BAF">
            <w:pPr>
              <w:jc w:val="center"/>
            </w:pPr>
            <w:r w:rsidRPr="00261CE7">
              <w:t>Phyllocoumarin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80/10286020.2016.1196672","author":[{"dropping-particle":"","family":"Yang","given":"Yi-xi","non-dropping-particle":"","parse-names":false,"suffix":""},{"dropping-particle":"","family":"An","given":"Mao-mao","non-dropping-particle":"","parse-names":false,"suffix":""},{"dropping-particle":"","family":"Jin","given":"Yong-sheng","non-dropping-particle":"","parse-names":false,"suffix":""},{"dropping-particle":"","family":"Chen","given":"Hai-sheng","non-dropping-particle":"","parse-names":false,"suffix":""}],"id":"ITEM-1","issue":"June","issued":{"date-parts":[["2016"]]},"title":"Chemical constituents from the rhizome of Polygonum paleaceum and their antifungal activity","type":"article-journal","volume":"6020"},"uris":["http://www.mendeley.com/documents/?uuid=73db00fc-02d7-4960-96c9-54add390673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5</w:t>
            </w:r>
            <w:r w:rsidR="00BF644C">
              <w:fldChar w:fldCharType="end"/>
            </w:r>
          </w:p>
          <w:p w14:paraId="1A6A86B7" w14:textId="5D73967A" w:rsidR="00261CE7" w:rsidRPr="001E05C6" w:rsidRDefault="00261CE7" w:rsidP="00766BAF">
            <w:pPr>
              <w:jc w:val="center"/>
              <w:rPr>
                <w:b/>
                <w:bCs/>
              </w:rPr>
            </w:pPr>
          </w:p>
        </w:tc>
        <w:tc>
          <w:tcPr>
            <w:tcW w:w="2158" w:type="dxa"/>
          </w:tcPr>
          <w:p w14:paraId="77E1C959" w14:textId="22BA6B81" w:rsidR="00261CE7" w:rsidRDefault="00261CE7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257095</w:t>
            </w:r>
          </w:p>
        </w:tc>
      </w:tr>
      <w:tr w:rsidR="004F2D82" w14:paraId="0E16E1BA" w14:textId="77777777" w:rsidTr="00F65A28">
        <w:trPr>
          <w:trHeight w:val="20"/>
        </w:trPr>
        <w:tc>
          <w:tcPr>
            <w:tcW w:w="2076" w:type="dxa"/>
            <w:vMerge/>
          </w:tcPr>
          <w:p w14:paraId="270DC187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5C60F57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6B9C260C" w14:textId="6FE54CED" w:rsidR="00261CE7" w:rsidRDefault="001E05C6" w:rsidP="00766BAF">
            <w:pPr>
              <w:jc w:val="center"/>
            </w:pPr>
            <w:r w:rsidRPr="00261CE7">
              <w:t>Q</w:t>
            </w:r>
            <w:r w:rsidR="00261CE7" w:rsidRPr="00261CE7">
              <w:t>uercetin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80/10286020.2016.1196672","author":[{"dropping-particle":"","family":"Yang","given":"Yi-xi","non-dropping-particle":"","parse-names":false,"suffix":""},{"dropping-particle":"","family":"An","given":"Mao-mao","non-dropping-particle":"","parse-names":false,"suffix":""},{"dropping-particle":"","family":"Jin","given":"Yong-sheng","non-dropping-particle":"","parse-names":false,"suffix":""},{"dropping-particle":"","family":"Chen","given":"Hai-sheng","non-dropping-particle":"","parse-names":false,"suffix":""}],"id":"ITEM-1","issue":"June","issued":{"date-parts":[["2016"]]},"title":"Chemical constituents from the rhizome of Polygonum paleaceum and their antifungal activity","type":"article-journal","volume":"6020"},"uris":["http://www.mendeley.com/documents/?uuid=73db00fc-02d7-4960-96c9-54add390673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5</w:t>
            </w:r>
            <w:r w:rsidR="00BF644C">
              <w:fldChar w:fldCharType="end"/>
            </w:r>
          </w:p>
          <w:p w14:paraId="078C0364" w14:textId="770DE877" w:rsidR="001E05C6" w:rsidRDefault="001E05C6" w:rsidP="00766BAF">
            <w:pPr>
              <w:jc w:val="center"/>
            </w:pPr>
          </w:p>
        </w:tc>
        <w:tc>
          <w:tcPr>
            <w:tcW w:w="2158" w:type="dxa"/>
          </w:tcPr>
          <w:p w14:paraId="2A475865" w14:textId="75B26FE8" w:rsidR="00261CE7" w:rsidRDefault="00261CE7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343</w:t>
            </w:r>
          </w:p>
        </w:tc>
      </w:tr>
      <w:tr w:rsidR="004F2D82" w14:paraId="72C1801C" w14:textId="77777777" w:rsidTr="00F65A28">
        <w:trPr>
          <w:trHeight w:val="20"/>
        </w:trPr>
        <w:tc>
          <w:tcPr>
            <w:tcW w:w="2076" w:type="dxa"/>
            <w:vMerge/>
          </w:tcPr>
          <w:p w14:paraId="1EDE578B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2D12119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1A530091" w14:textId="413E7F69" w:rsidR="00261CE7" w:rsidRDefault="00261CE7" w:rsidP="00766BAF">
            <w:pPr>
              <w:jc w:val="center"/>
            </w:pPr>
            <w:r w:rsidRPr="00261CE7">
              <w:t>quercitrin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80/10286020.2016.1196672","author":[{"dropping-particle":"","family":"Yang","given":"Yi-xi","non-dropping-particle":"","parse-names":false,"suffix":""},{"dropping-particle":"","family":"An","given":"Mao-mao","non-dropping-particle":"","parse-names":false,"suffix":""},{"dropping-particle":"","family":"Jin","given":"Yong-sheng","non-dropping-particle":"","parse-names":false,"suffix":""},{"dropping-particle":"","family":"Chen","given":"Hai-sheng","non-dropping-particle":"","parse-names":false,"suffix":""}],"id":"ITEM-1","issue":"June","issued":{"date-parts":[["2016"]]},"title":"Chemical constituents from the rhizome of Polygonum paleaceum and their antifungal activity","type":"article-journal","volume":"6020"},"uris":["http://www.mendeley.com/documents/?uuid=73db00fc-02d7-4960-96c9-54add390673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5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611820F8" w14:textId="75B5BB02" w:rsidR="00261CE7" w:rsidRDefault="00261CE7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459</w:t>
            </w:r>
          </w:p>
          <w:p w14:paraId="3BEF9F5D" w14:textId="1210672E" w:rsidR="00261CE7" w:rsidRDefault="00261CE7" w:rsidP="00766BAF">
            <w:pPr>
              <w:jc w:val="center"/>
            </w:pPr>
          </w:p>
        </w:tc>
      </w:tr>
      <w:tr w:rsidR="004F2D82" w14:paraId="2F4668BE" w14:textId="77777777" w:rsidTr="00F65A28">
        <w:trPr>
          <w:trHeight w:val="20"/>
        </w:trPr>
        <w:tc>
          <w:tcPr>
            <w:tcW w:w="2076" w:type="dxa"/>
            <w:vMerge/>
          </w:tcPr>
          <w:p w14:paraId="045C9D66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00F02D5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3C1F2663" w14:textId="5FE6CF71" w:rsidR="00261CE7" w:rsidRDefault="00261CE7" w:rsidP="00766BAF">
            <w:pPr>
              <w:jc w:val="center"/>
            </w:pPr>
            <w:r w:rsidRPr="00261CE7">
              <w:t>quercetin-3-methyl ether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80/10286020.2016.1196672","author":[{"dropping-particle":"","family":"Yang","given":"Yi-xi","non-dropping-particle":"","parse-names":false,"suffix":""},{"dropping-particle":"","family":"An","given":"Mao-mao","non-dropping-particle":"","parse-names":false,"suffix":""},{"dropping-particle":"","family":"Jin","given":"Yong-sheng","non-dropping-particle":"","parse-names":false,"suffix":""},{"dropping-particle":"","family":"Chen","given":"Hai-sheng","non-dropping-particle":"","parse-names":false,"suffix":""}],"id":"ITEM-1","issue":"June","issued":{"date-parts":[["2016"]]},"title":"Chemical constituents from the rhizome of Polygonum paleaceum and their antifungal activity","type":"article-journal","volume":"6020"},"uris":["http://www.mendeley.com/documents/?uuid=73db00fc-02d7-4960-96c9-54add390673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5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2809AC48" w14:textId="578E0859" w:rsidR="00261CE7" w:rsidRDefault="00261CE7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681</w:t>
            </w:r>
          </w:p>
          <w:p w14:paraId="0AEC88BD" w14:textId="1B0579D2" w:rsidR="00261CE7" w:rsidRDefault="00261CE7" w:rsidP="00766BAF">
            <w:pPr>
              <w:jc w:val="center"/>
            </w:pPr>
          </w:p>
        </w:tc>
      </w:tr>
      <w:tr w:rsidR="004F2D82" w14:paraId="4FC7BBB4" w14:textId="77777777" w:rsidTr="00F65A28">
        <w:trPr>
          <w:trHeight w:val="20"/>
        </w:trPr>
        <w:tc>
          <w:tcPr>
            <w:tcW w:w="2076" w:type="dxa"/>
            <w:vMerge/>
          </w:tcPr>
          <w:p w14:paraId="3B2D0FB3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AC0153A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071FC90E" w14:textId="211C8B02" w:rsidR="00261CE7" w:rsidRDefault="00261CE7" w:rsidP="00766BAF">
            <w:pPr>
              <w:jc w:val="center"/>
            </w:pPr>
            <w:proofErr w:type="spellStart"/>
            <w:r w:rsidRPr="00261CE7">
              <w:t>vincetoxicoside</w:t>
            </w:r>
            <w:proofErr w:type="spellEnd"/>
            <w:r w:rsidRPr="00261CE7">
              <w:t xml:space="preserve"> B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80/10286020.2016.1196672","author":[{"dropping-particle":"","family":"Yang","given":"Yi-xi","non-dropping-particle":"","parse-names":false,"suffix":""},{"dropping-particle":"","family":"An","given":"Mao-mao","non-dropping-particle":"","parse-names":false,"suffix":""},{"dropping-particle":"","family":"Jin","given":"Yong-sheng","non-dropping-particle":"","parse-names":false,"suffix":""},{"dropping-particle":"","family":"Chen","given":"Hai-sheng","non-dropping-particle":"","parse-names":false,"suffix":""}],"id":"ITEM-1","issue":"June","issued":{"date-parts":[["2016"]]},"title":"Chemical constituents from the rhizome of Polygonum paleaceum and their antifungal activity","type":"article-journal","volume":"6020"},"uris":["http://www.mendeley.com/documents/?uuid=73db00fc-02d7-4960-96c9-54add390673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5</w:t>
            </w:r>
            <w:r w:rsidR="00BF644C">
              <w:fldChar w:fldCharType="end"/>
            </w:r>
          </w:p>
          <w:p w14:paraId="09EB1807" w14:textId="358D41BD" w:rsidR="001E05C6" w:rsidRDefault="001E05C6" w:rsidP="00766BAF">
            <w:pPr>
              <w:jc w:val="center"/>
            </w:pPr>
          </w:p>
        </w:tc>
        <w:tc>
          <w:tcPr>
            <w:tcW w:w="2158" w:type="dxa"/>
          </w:tcPr>
          <w:p w14:paraId="45FB2BAF" w14:textId="247C5D47" w:rsidR="00261CE7" w:rsidRDefault="00261CE7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748601</w:t>
            </w:r>
          </w:p>
        </w:tc>
      </w:tr>
      <w:tr w:rsidR="004F2D82" w14:paraId="434DEEFE" w14:textId="77777777" w:rsidTr="00F65A28">
        <w:trPr>
          <w:trHeight w:val="20"/>
        </w:trPr>
        <w:tc>
          <w:tcPr>
            <w:tcW w:w="2076" w:type="dxa"/>
            <w:vMerge/>
          </w:tcPr>
          <w:p w14:paraId="3C78CE25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1892E8C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0803292D" w14:textId="10CC3C45" w:rsidR="00261CE7" w:rsidRDefault="00261CE7" w:rsidP="00766BAF">
            <w:pPr>
              <w:jc w:val="center"/>
            </w:pPr>
            <w:r w:rsidRPr="00261CE7">
              <w:t>isoquercitrin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80/10286020.2016.1196672","author":[{"dropping-particle":"","family":"Yang","given":"Yi-xi","non-dropping-particle":"","parse-names":false,"suffix":""},{"dropping-particle":"","family":"An","given":"Mao-mao","non-dropping-particle":"","parse-names":false,"suffix":""},{"dropping-particle":"","family":"Jin","given":"Yong-sheng","non-dropping-particle":"","parse-names":false,"suffix":""},{"dropping-particle":"","family":"Chen","given":"Hai-sheng","non-dropping-particle":"","parse-names":false,"suffix":""}],"id":"ITEM-1","issue":"June","issued":{"date-parts":[["2016"]]},"title":"Chemical constituents from the rhizome of Polygonum paleaceum and their antifungal activity","type":"article-journal","volume":"6020"},"uris":["http://www.mendeley.com/documents/?uuid=73db00fc-02d7-4960-96c9-54add390673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5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6C32A227" w14:textId="6D83AFAC" w:rsidR="00261CE7" w:rsidRDefault="00261CE7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804</w:t>
            </w:r>
          </w:p>
          <w:p w14:paraId="06CB60D1" w14:textId="5E7D4D16" w:rsidR="00261CE7" w:rsidRDefault="00261CE7" w:rsidP="00766BAF">
            <w:pPr>
              <w:jc w:val="center"/>
            </w:pPr>
          </w:p>
        </w:tc>
      </w:tr>
      <w:tr w:rsidR="004F2D82" w14:paraId="46239A33" w14:textId="77777777" w:rsidTr="00F65A28">
        <w:trPr>
          <w:trHeight w:val="20"/>
        </w:trPr>
        <w:tc>
          <w:tcPr>
            <w:tcW w:w="2076" w:type="dxa"/>
            <w:vMerge/>
          </w:tcPr>
          <w:p w14:paraId="1FD66D0A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021E3DD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42F224DF" w14:textId="5DF5B818" w:rsidR="00261CE7" w:rsidRDefault="00261CE7" w:rsidP="00766BAF">
            <w:pPr>
              <w:jc w:val="center"/>
            </w:pPr>
            <w:r w:rsidRPr="00261CE7">
              <w:t>kaempferol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80/10286020.2016.1196672","author":[{"dropping-particle":"","family":"Yang","given":"Yi-xi","non-dropping-particle":"","parse-names":false,"suffix":""},{"dropping-particle":"","family":"An","given":"Mao-mao","non-dropping-particle":"","parse-names":false,"suffix":""},{"dropping-particle":"","family":"Jin","given":"Yong-sheng","non-dropping-particle":"","parse-names":false,"suffix":""},{"dropping-particle":"","family":"Chen","given":"Hai-sheng","non-dropping-particle":"","parse-names":false,"suffix":""}],"id":"ITEM-1","issue":"June","issued":{"date-parts":[["2016"]]},"title":"Chemical constituents from the rhizome of Polygonum paleaceum and their antifungal activity","type":"article-journal","volume":"6020"},"uris":["http://www.mendeley.com/documents/?uuid=73db00fc-02d7-4960-96c9-54add390673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5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23B4D917" w14:textId="6BF90AF0" w:rsidR="00261CE7" w:rsidRDefault="00261CE7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863</w:t>
            </w:r>
          </w:p>
          <w:p w14:paraId="2F2F56D9" w14:textId="126189DA" w:rsidR="00261CE7" w:rsidRDefault="00261CE7" w:rsidP="00766BAF">
            <w:pPr>
              <w:jc w:val="center"/>
            </w:pPr>
          </w:p>
        </w:tc>
      </w:tr>
      <w:tr w:rsidR="004F2D82" w14:paraId="6170CEDF" w14:textId="77777777" w:rsidTr="00F65A28">
        <w:trPr>
          <w:trHeight w:val="20"/>
        </w:trPr>
        <w:tc>
          <w:tcPr>
            <w:tcW w:w="2076" w:type="dxa"/>
            <w:vMerge/>
          </w:tcPr>
          <w:p w14:paraId="5EDF76CF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DDDCCB3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7AD9F782" w14:textId="6F654C4B" w:rsidR="00261CE7" w:rsidRDefault="00261CE7" w:rsidP="00766BAF">
            <w:pPr>
              <w:jc w:val="center"/>
            </w:pPr>
            <w:r w:rsidRPr="00261CE7">
              <w:t>(-)-epicatechin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80/10286020.2016.1196672","author":[{"dropping-particle":"","family":"Yang","given":"Yi-xi","non-dropping-particle":"","parse-names":false,"suffix":""},{"dropping-particle":"","family":"An","given":"Mao-mao","non-dropping-particle":"","parse-names":false,"suffix":""},{"dropping-particle":"","family":"Jin","given":"Yong-sheng","non-dropping-particle":"","parse-names":false,"suffix":""},{"dropping-particle":"","family":"Chen","given":"Hai-sheng","non-dropping-particle":"","parse-names":false,"suffix":""}],"id":"ITEM-1","issue":"June","issued":{"date-parts":[["2016"]]},"title":"Chemical constituents from the rhizome of Polygonum paleaceum and their antifungal activity","type":"article-journal","volume":"6020"},"uris":["http://www.mendeley.com/documents/?uuid=73db00fc-02d7-4960-96c9-54add390673d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5</w:t>
            </w:r>
            <w:r w:rsidR="00BF644C">
              <w:fldChar w:fldCharType="end"/>
            </w:r>
          </w:p>
          <w:p w14:paraId="533AD09A" w14:textId="50DD5EE3" w:rsidR="00BE3045" w:rsidRDefault="00BE3045" w:rsidP="00766BAF">
            <w:pPr>
              <w:jc w:val="center"/>
            </w:pPr>
          </w:p>
        </w:tc>
        <w:tc>
          <w:tcPr>
            <w:tcW w:w="2158" w:type="dxa"/>
          </w:tcPr>
          <w:p w14:paraId="52BBB447" w14:textId="05FFE875" w:rsidR="00261CE7" w:rsidRDefault="00261CE7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72276</w:t>
            </w:r>
          </w:p>
          <w:p w14:paraId="0102BF48" w14:textId="22A29BAC" w:rsidR="00261CE7" w:rsidRDefault="00261CE7" w:rsidP="00766BAF">
            <w:pPr>
              <w:jc w:val="center"/>
            </w:pPr>
          </w:p>
        </w:tc>
      </w:tr>
      <w:tr w:rsidR="004F2D82" w14:paraId="77B6872E" w14:textId="77777777" w:rsidTr="00F65A28">
        <w:trPr>
          <w:trHeight w:val="20"/>
        </w:trPr>
        <w:tc>
          <w:tcPr>
            <w:tcW w:w="2076" w:type="dxa"/>
            <w:vMerge/>
          </w:tcPr>
          <w:p w14:paraId="2A8CE0BF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996D2A1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62F783EC" w14:textId="7004AF24" w:rsidR="00261CE7" w:rsidRDefault="001E05C6" w:rsidP="00766BAF">
            <w:pPr>
              <w:jc w:val="center"/>
            </w:pPr>
            <w:r w:rsidRPr="001E05C6">
              <w:t>Ascorbic acid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16/j.jep.2004.09.036","author":[{"dropping-particle":"","family":"Wang","given":"Kai-jin","non-dropping-particle":"","parse-names":false,"suffix":""},{"dropping-particle":"","family":"Zhang","given":"Ying-jun","non-dropping-particle":"","parse-names":false,"suffix":""},{"dropping-particle":"","family":"Yang","given":"Chong-ren","non-dropping-particle":"","parse-names":false,"suffix":""}],"id":"ITEM-1","issued":{"date-parts":[["2005"]]},"page":"483-487","title":"Antioxidant phenolic compounds from rhizomes of Polygonum paleaceum","type":"article-journal","volume":"96"},"uris":["http://www.mendeley.com/documents/?uuid=89e5e2cb-981b-43ec-8268-e2f947ea98f0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6</w:t>
            </w:r>
            <w:r w:rsidR="00BF644C">
              <w:fldChar w:fldCharType="end"/>
            </w:r>
          </w:p>
          <w:p w14:paraId="5AF66A15" w14:textId="1101822E" w:rsidR="001E05C6" w:rsidRPr="001E05C6" w:rsidRDefault="001E05C6" w:rsidP="00766BAF">
            <w:pPr>
              <w:jc w:val="center"/>
              <w:rPr>
                <w:b/>
                <w:bCs/>
              </w:rPr>
            </w:pPr>
          </w:p>
        </w:tc>
        <w:tc>
          <w:tcPr>
            <w:tcW w:w="2158" w:type="dxa"/>
          </w:tcPr>
          <w:p w14:paraId="2A1B6320" w14:textId="44693743" w:rsidR="00261CE7" w:rsidRDefault="001E05C6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4670067</w:t>
            </w:r>
          </w:p>
        </w:tc>
      </w:tr>
      <w:tr w:rsidR="004F2D82" w14:paraId="49DBD3D6" w14:textId="77777777" w:rsidTr="00F65A28">
        <w:trPr>
          <w:trHeight w:val="20"/>
        </w:trPr>
        <w:tc>
          <w:tcPr>
            <w:tcW w:w="2076" w:type="dxa"/>
            <w:vMerge/>
          </w:tcPr>
          <w:p w14:paraId="306CF7A2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F64C882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644F6601" w14:textId="4E675EC9" w:rsidR="00261CE7" w:rsidRDefault="001E05C6" w:rsidP="00766BAF">
            <w:pPr>
              <w:jc w:val="center"/>
            </w:pPr>
            <w:r w:rsidRPr="001E05C6">
              <w:t>6-o-Galloyl-d</w:t>
            </w:r>
            <w:r>
              <w:t>-</w:t>
            </w:r>
            <w:r w:rsidRPr="001E05C6">
              <w:t>glucose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16/j.jep.2004.09.036","author":[{"dropping-particle":"","family":"Wang","given":"Kai-jin","non-dropping-particle":"","parse-names":false,"suffix":""},{"dropping-particle":"","family":"Zhang","given":"Ying-jun","non-dropping-particle":"","parse-names":false,"suffix":""},{"dropping-particle":"","family":"Yang","given":"Chong-ren","non-dropping-particle":"","parse-names":false,"suffix":""}],"id":"ITEM-1","issued":{"date-parts":[["2005"]]},"page":"483-487","title":"Antioxidant phenolic compounds from rhizomes of Polygonum paleaceum","type":"article-journal","volume":"96"},"uris":["http://www.mendeley.com/documents/?uuid=89e5e2cb-981b-43ec-8268-e2f947ea98f0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6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47BF4C93" w14:textId="01DF8A5A" w:rsidR="001E05C6" w:rsidRDefault="001E05C6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29637775</w:t>
            </w:r>
          </w:p>
          <w:p w14:paraId="386D0815" w14:textId="55BD9023" w:rsidR="00261CE7" w:rsidRDefault="00261CE7" w:rsidP="00766BAF">
            <w:pPr>
              <w:jc w:val="center"/>
            </w:pPr>
          </w:p>
        </w:tc>
      </w:tr>
      <w:tr w:rsidR="004F2D82" w14:paraId="096124FE" w14:textId="77777777" w:rsidTr="00F65A28">
        <w:trPr>
          <w:trHeight w:val="20"/>
        </w:trPr>
        <w:tc>
          <w:tcPr>
            <w:tcW w:w="2076" w:type="dxa"/>
            <w:vMerge/>
          </w:tcPr>
          <w:p w14:paraId="115A9A27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BD882BD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6293A8BF" w14:textId="2ACE0753" w:rsidR="00261CE7" w:rsidRDefault="001E05C6" w:rsidP="00766BAF">
            <w:pPr>
              <w:jc w:val="center"/>
            </w:pPr>
            <w:r w:rsidRPr="001E05C6">
              <w:t>Procyanidin C-1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16/j.jep.2004.09.036","author":[{"dropping-particle":"","family":"Wang","given":"Kai-jin","non-dropping-particle":"","parse-names":false,"suffix":""},{"dropping-particle":"","family":"Zhang","given":"Ying-jun","non-dropping-particle":"","parse-names":false,"suffix":""},{"dropping-particle":"","family":"Yang","given":"Chong-ren","non-dropping-particle":"","parse-names":false,"suffix":""}],"id":"ITEM-1","issued":{"date-parts":[["2005"]]},"page":"483-487","title":"Antioxidant phenolic compounds from rhizomes of Polygonum paleaceum","type":"article-journal","volume":"96"},"uris":["http://www.mendeley.com/documents/?uuid=89e5e2cb-981b-43ec-8268-e2f947ea98f0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6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5F920BFA" w14:textId="71448F80" w:rsidR="001E05C6" w:rsidRDefault="001E05C6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69853</w:t>
            </w:r>
          </w:p>
          <w:p w14:paraId="1C1C6BD2" w14:textId="35002B8E" w:rsidR="00261CE7" w:rsidRDefault="00261CE7" w:rsidP="00766BAF">
            <w:pPr>
              <w:jc w:val="center"/>
            </w:pPr>
          </w:p>
        </w:tc>
      </w:tr>
      <w:tr w:rsidR="004F2D82" w14:paraId="7E4C47CE" w14:textId="77777777" w:rsidTr="00F65A28">
        <w:trPr>
          <w:trHeight w:val="20"/>
        </w:trPr>
        <w:tc>
          <w:tcPr>
            <w:tcW w:w="2076" w:type="dxa"/>
            <w:vMerge/>
          </w:tcPr>
          <w:p w14:paraId="6ED4E59C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8797A7E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2666C708" w14:textId="4B73177F" w:rsidR="00261CE7" w:rsidRDefault="001E05C6" w:rsidP="00766BAF">
            <w:pPr>
              <w:jc w:val="center"/>
            </w:pPr>
            <w:r w:rsidRPr="001E05C6">
              <w:t>Procyanidin B-2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16/j.jep.2004.09.036","author":[{"dropping-particle":"","family":"Wang","given":"Kai-jin","non-dropping-particle":"","parse-names":false,"suffix":""},{"dropping-particle":"","family":"Zhang","given":"Ying-jun","non-dropping-particle":"","parse-names":false,"suffix":""},{"dropping-particle":"","family":"Yang","given":"Chong-ren","non-dropping-particle":"","parse-names":false,"suffix":""}],"id":"ITEM-1","issued":{"date-parts":[["2005"]]},"page":"483-487","title":"Antioxidant phenolic compounds from rhizomes of Polygonum paleaceum","type":"article-journal","volume":"96"},"uris":["http://www.mendeley.com/documents/?uuid=89e5e2cb-981b-43ec-8268-e2f947ea98f0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6</w:t>
            </w:r>
            <w:r w:rsidR="00BF644C">
              <w:fldChar w:fldCharType="end"/>
            </w:r>
          </w:p>
          <w:p w14:paraId="1B555DE7" w14:textId="6970C5F2" w:rsidR="001E05C6" w:rsidRDefault="001E05C6" w:rsidP="00766BAF">
            <w:pPr>
              <w:jc w:val="center"/>
            </w:pPr>
          </w:p>
        </w:tc>
        <w:tc>
          <w:tcPr>
            <w:tcW w:w="2158" w:type="dxa"/>
          </w:tcPr>
          <w:p w14:paraId="675D3878" w14:textId="7E69397F" w:rsidR="00261CE7" w:rsidRDefault="001E05C6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2738</w:t>
            </w:r>
          </w:p>
        </w:tc>
      </w:tr>
      <w:tr w:rsidR="004F2D82" w14:paraId="29E20523" w14:textId="77777777" w:rsidTr="00F65A28">
        <w:trPr>
          <w:trHeight w:val="20"/>
        </w:trPr>
        <w:tc>
          <w:tcPr>
            <w:tcW w:w="2076" w:type="dxa"/>
            <w:vMerge/>
          </w:tcPr>
          <w:p w14:paraId="4F6B9F79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ED1C5B0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14848531" w14:textId="79508E94" w:rsidR="00261CE7" w:rsidRDefault="001E05C6" w:rsidP="00766BAF">
            <w:pPr>
              <w:jc w:val="center"/>
            </w:pPr>
            <w:r w:rsidRPr="001E05C6">
              <w:t xml:space="preserve">3-o-Caffeoyl </w:t>
            </w:r>
            <w:proofErr w:type="spellStart"/>
            <w:r w:rsidRPr="001E05C6">
              <w:t>quinic</w:t>
            </w:r>
            <w:proofErr w:type="spellEnd"/>
            <w:r w:rsidRPr="001E05C6">
              <w:t xml:space="preserve"> acid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16/j.jep.2004.09.036","author":[{"dropping-particle":"","family":"Wang","given":"Kai-jin","non-dropping-particle":"","parse-names":false,"suffix":""},{"dropping-particle":"","family":"Zhang","given":"Ying-jun","non-dropping-particle":"","parse-names":false,"suffix":""},{"dropping-particle":"","family":"Yang","given":"Chong-ren","non-dropping-particle":"","parse-names":false,"suffix":""}],"id":"ITEM-1","issued":{"date-parts":[["2005"]]},"page":"483-487","title":"Antioxidant phenolic compounds from rhizomes of Polygonum paleaceum","type":"article-journal","volume":"96"},"uris":["http://www.mendeley.com/documents/?uuid=89e5e2cb-981b-43ec-8268-e2f947ea98f0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6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0286EF19" w14:textId="4FEE49E2" w:rsidR="001E05C6" w:rsidRDefault="001E05C6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794427</w:t>
            </w:r>
          </w:p>
          <w:p w14:paraId="0099DDE3" w14:textId="419537A5" w:rsidR="00261CE7" w:rsidRDefault="00261CE7" w:rsidP="00766BAF">
            <w:pPr>
              <w:jc w:val="center"/>
            </w:pPr>
          </w:p>
        </w:tc>
      </w:tr>
      <w:tr w:rsidR="004F2D82" w14:paraId="01411546" w14:textId="77777777" w:rsidTr="00F65A28">
        <w:trPr>
          <w:trHeight w:val="20"/>
        </w:trPr>
        <w:tc>
          <w:tcPr>
            <w:tcW w:w="2076" w:type="dxa"/>
            <w:vMerge/>
          </w:tcPr>
          <w:p w14:paraId="5EEBE7FB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B2F6C7A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396DBA6A" w14:textId="798FC23F" w:rsidR="00261CE7" w:rsidRDefault="001E05C6" w:rsidP="00766BAF">
            <w:pPr>
              <w:jc w:val="center"/>
            </w:pPr>
            <w:r w:rsidRPr="001E05C6">
              <w:t>Caffeic acid</w:t>
            </w:r>
            <w:r w:rsidR="00BF644C">
              <w:fldChar w:fldCharType="begin" w:fldLock="1"/>
            </w:r>
            <w:r w:rsidR="00BF644C">
              <w:instrText>ADDIN CSL_CITATION {"citationItems":[{"id":"ITEM-1","itemData":{"DOI":"10.1016/j.jep.2004.09.036","author":[{"dropping-particle":"","family":"Wang","given":"Kai-jin","non-dropping-particle":"","parse-names":false,"suffix":""},{"dropping-particle":"","family":"Zhang","given":"Ying-jun","non-dropping-particle":"","parse-names":false,"suffix":""},{"dropping-particle":"","family":"Yang","given":"Chong-ren","non-dropping-particle":"","parse-names":false,"suffix":""}],"id":"ITEM-1","issued":{"date-parts":[["2005"]]},"page":"483-487","title":"Antioxidant phenolic compounds from rhizomes of Polygonum paleaceum","type":"article-journal","volume":"96"},"uris":["http://www.mendeley.com/documents/?uuid=89e5e2cb-981b-43ec-8268-e2f947ea98f0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6</w:t>
            </w:r>
            <w:r w:rsidR="00BF644C">
              <w:fldChar w:fldCharType="end"/>
            </w:r>
          </w:p>
        </w:tc>
        <w:tc>
          <w:tcPr>
            <w:tcW w:w="2158" w:type="dxa"/>
          </w:tcPr>
          <w:p w14:paraId="295B1BE7" w14:textId="274A35C0" w:rsidR="001E05C6" w:rsidRDefault="001E05C6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89043</w:t>
            </w:r>
          </w:p>
          <w:p w14:paraId="05614FDA" w14:textId="19003E96" w:rsidR="00261CE7" w:rsidRDefault="00261CE7" w:rsidP="00766BAF">
            <w:pPr>
              <w:jc w:val="center"/>
            </w:pPr>
          </w:p>
        </w:tc>
      </w:tr>
      <w:tr w:rsidR="004F2D82" w14:paraId="3FF01E0C" w14:textId="77777777" w:rsidTr="00F65A28">
        <w:trPr>
          <w:trHeight w:val="20"/>
        </w:trPr>
        <w:tc>
          <w:tcPr>
            <w:tcW w:w="2076" w:type="dxa"/>
            <w:vMerge/>
          </w:tcPr>
          <w:p w14:paraId="38D9BEF3" w14:textId="77777777" w:rsidR="00261CE7" w:rsidRDefault="00261CE7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47F43AD" w14:textId="77777777" w:rsidR="00261CE7" w:rsidRPr="00261CE7" w:rsidRDefault="00261CE7" w:rsidP="00766BAF">
            <w:pPr>
              <w:jc w:val="center"/>
            </w:pPr>
          </w:p>
        </w:tc>
        <w:tc>
          <w:tcPr>
            <w:tcW w:w="2979" w:type="dxa"/>
          </w:tcPr>
          <w:p w14:paraId="5E6272EB" w14:textId="77777777" w:rsidR="001E05C6" w:rsidRDefault="001E05C6" w:rsidP="00766BAF">
            <w:pPr>
              <w:jc w:val="center"/>
            </w:pPr>
            <w:r w:rsidRPr="001E05C6">
              <w:t>Gallic acid</w:t>
            </w:r>
            <w:r w:rsidR="00BF644C">
              <w:fldChar w:fldCharType="begin" w:fldLock="1"/>
            </w:r>
            <w:r w:rsidR="004F2D82">
              <w:instrText>ADDIN CSL_CITATION {"citationItems":[{"id":"ITEM-1","itemData":{"DOI":"10.1016/j.jep.2004.09.036","author":[{"dropping-particle":"","family":"Wang","given":"Kai-jin","non-dropping-particle":"","parse-names":false,"suffix":""},{"dropping-particle":"","family":"Zhang","given":"Ying-jun","non-dropping-particle":"","parse-names":false,"suffix":""},{"dropping-particle":"","family":"Yang","given":"Chong-ren","non-dropping-particle":"","parse-names":false,"suffix":""}],"id":"ITEM-1","issued":{"date-parts":[["2005"]]},"page":"483-487","title":"Antioxidant phenolic compounds from rhizomes of Polygonum paleaceum","type":"article-journal","volume":"96"},"uris":["http://www.mendeley.com/documents/?uuid=89e5e2cb-981b-43ec-8268-e2f947ea98f0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BF644C">
              <w:fldChar w:fldCharType="separate"/>
            </w:r>
            <w:r w:rsidR="00BF644C" w:rsidRPr="00BF644C">
              <w:rPr>
                <w:noProof/>
                <w:vertAlign w:val="superscript"/>
              </w:rPr>
              <w:t>6</w:t>
            </w:r>
            <w:r w:rsidR="00BF644C">
              <w:fldChar w:fldCharType="end"/>
            </w:r>
          </w:p>
          <w:p w14:paraId="15D7F5E0" w14:textId="716F8587" w:rsidR="0086076C" w:rsidRPr="0086076C" w:rsidRDefault="0086076C" w:rsidP="00766BAF">
            <w:pPr>
              <w:jc w:val="center"/>
            </w:pPr>
          </w:p>
        </w:tc>
        <w:tc>
          <w:tcPr>
            <w:tcW w:w="2158" w:type="dxa"/>
          </w:tcPr>
          <w:p w14:paraId="71540927" w14:textId="70449AD7" w:rsidR="00261CE7" w:rsidRDefault="001E05C6" w:rsidP="00766BAF">
            <w:pPr>
              <w:jc w:val="center"/>
            </w:pPr>
            <w:r>
              <w:t>370</w:t>
            </w:r>
          </w:p>
        </w:tc>
      </w:tr>
      <w:tr w:rsidR="004F2D82" w14:paraId="32A32958" w14:textId="77777777" w:rsidTr="00F65A28">
        <w:trPr>
          <w:trHeight w:val="24"/>
        </w:trPr>
        <w:tc>
          <w:tcPr>
            <w:tcW w:w="2076" w:type="dxa"/>
            <w:vMerge w:val="restart"/>
          </w:tcPr>
          <w:p w14:paraId="23C0D85A" w14:textId="521A8BD9" w:rsidR="00D5787A" w:rsidRDefault="00D5787A" w:rsidP="00766BAF">
            <w:pPr>
              <w:jc w:val="center"/>
            </w:pPr>
            <w:r>
              <w:t>04</w:t>
            </w:r>
          </w:p>
        </w:tc>
        <w:tc>
          <w:tcPr>
            <w:tcW w:w="2137" w:type="dxa"/>
            <w:vMerge w:val="restart"/>
          </w:tcPr>
          <w:p w14:paraId="3838AFE4" w14:textId="7EA5CD6E" w:rsidR="00D5787A" w:rsidRDefault="007B27B2" w:rsidP="00766BAF">
            <w:pPr>
              <w:jc w:val="center"/>
            </w:pPr>
            <w:r w:rsidRPr="007B27B2">
              <w:rPr>
                <w:i/>
                <w:iCs/>
              </w:rPr>
              <w:t xml:space="preserve">Polygonum </w:t>
            </w:r>
            <w:proofErr w:type="spellStart"/>
            <w:r w:rsidRPr="007B27B2">
              <w:rPr>
                <w:i/>
                <w:iCs/>
              </w:rPr>
              <w:t>runcinatum</w:t>
            </w:r>
            <w:proofErr w:type="spellEnd"/>
            <w:r w:rsidRPr="007B27B2">
              <w:t xml:space="preserve"> Buch.-Ham. ex D. Don var. </w:t>
            </w:r>
            <w:proofErr w:type="spellStart"/>
            <w:r w:rsidRPr="007B27B2">
              <w:t>sinense</w:t>
            </w:r>
            <w:proofErr w:type="spellEnd"/>
            <w:r w:rsidRPr="007B27B2">
              <w:t xml:space="preserve"> </w:t>
            </w:r>
            <w:proofErr w:type="spellStart"/>
            <w:r w:rsidRPr="007B27B2">
              <w:t>Hemsl</w:t>
            </w:r>
            <w:proofErr w:type="spellEnd"/>
          </w:p>
        </w:tc>
        <w:tc>
          <w:tcPr>
            <w:tcW w:w="2979" w:type="dxa"/>
          </w:tcPr>
          <w:p w14:paraId="1FCA4D4E" w14:textId="612ADA2F" w:rsidR="00D5787A" w:rsidRDefault="00D5787A" w:rsidP="00766BAF">
            <w:pPr>
              <w:jc w:val="center"/>
            </w:pPr>
            <w:r w:rsidRPr="00D5787A">
              <w:t>3,3</w:t>
            </w:r>
            <w:r>
              <w:t xml:space="preserve">’ </w:t>
            </w:r>
            <w:r w:rsidRPr="00D5787A">
              <w:t>dimethyl</w:t>
            </w:r>
            <w:r>
              <w:t xml:space="preserve"> </w:t>
            </w:r>
            <w:r w:rsidRPr="00D5787A">
              <w:t>ellagic acid</w:t>
            </w:r>
            <w:r w:rsidR="004F2D82">
              <w:fldChar w:fldCharType="begin" w:fldLock="1"/>
            </w:r>
            <w:r w:rsidR="004F2D82">
              <w:instrText>ADDIN CSL_CITATION {"citationItems":[{"id":"ITEM-1","itemData":{"DOI":"10.1016/S2589-3777(19)30005-9","ISSN":"2589-3777","author":[{"dropping-particle":"","family":"Shen","given":"Bing-bing","non-dropping-particle":"","parse-names":false,"suffix":""},{"dropping-particle":"","family":"Yang","given":"Yu-pei","non-dropping-particle":"","parse-names":false,"suffix":""},{"dropping-particle":"","family":"Yasamin","given":"Sumera","non-dropping-particle":"","parse-names":false,"suffix":""},{"dropping-particle":"","family":"Liang","given":"Na","non-dropping-particle":"","parse-names":false,"suffix":""},{"dropping-particle":"","family":"Su","given":"Wei","non-dropping-particle":"","parse-names":false,"suffix":""},{"dropping-particle":"","family":"Chen","given":"Sheng-huang","non-dropping-particle":"","parse-names":false,"suffix":""}],"container-title":"Digital Chinese Medicine","id":"ITEM-1","issue":"1","issued":{"date-parts":[["2018"]]},"page":"19-36","publisher":"Elsevier B.V.","title":"Analysis of the Phytochemistry and Bioactivity of the Genus Polygonum of Polygonaceae","type":"article-journal","volume":"1"},"uris":["http://www.mendeley.com/documents/?uuid=626876ef-f767-4fa0-a105-be2ea6346ce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7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4F92EFE8" w14:textId="3567C1EC" w:rsidR="00D5787A" w:rsidRDefault="00D5787A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0457042</w:t>
            </w:r>
          </w:p>
          <w:p w14:paraId="01A1AE2A" w14:textId="53989649" w:rsidR="00D5787A" w:rsidRDefault="00D5787A" w:rsidP="00766BAF">
            <w:pPr>
              <w:jc w:val="center"/>
            </w:pPr>
          </w:p>
        </w:tc>
      </w:tr>
      <w:tr w:rsidR="004F2D82" w14:paraId="4111D225" w14:textId="77777777" w:rsidTr="00F65A28">
        <w:trPr>
          <w:trHeight w:val="20"/>
        </w:trPr>
        <w:tc>
          <w:tcPr>
            <w:tcW w:w="2076" w:type="dxa"/>
            <w:vMerge/>
          </w:tcPr>
          <w:p w14:paraId="184117B4" w14:textId="77777777" w:rsidR="00D5787A" w:rsidRDefault="00D5787A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4371DD3" w14:textId="77777777" w:rsidR="00D5787A" w:rsidRDefault="00D5787A" w:rsidP="00766BAF">
            <w:pPr>
              <w:jc w:val="center"/>
            </w:pPr>
          </w:p>
        </w:tc>
        <w:tc>
          <w:tcPr>
            <w:tcW w:w="2979" w:type="dxa"/>
          </w:tcPr>
          <w:p w14:paraId="5F477677" w14:textId="154EA1F4" w:rsidR="00D5787A" w:rsidRDefault="00623B4F" w:rsidP="00766BAF">
            <w:pPr>
              <w:jc w:val="center"/>
            </w:pPr>
            <w:r w:rsidRPr="00623B4F">
              <w:t>3,3</w:t>
            </w:r>
            <w:r>
              <w:t>’</w:t>
            </w:r>
            <w:r w:rsidRPr="00623B4F">
              <w:t>,4</w:t>
            </w:r>
            <w:r>
              <w:t>’</w:t>
            </w:r>
            <w:r w:rsidRPr="00623B4F">
              <w:t>-trimethylellagic acid</w:t>
            </w:r>
            <w:r w:rsidR="004F2D82">
              <w:fldChar w:fldCharType="begin" w:fldLock="1"/>
            </w:r>
            <w:r w:rsidR="004F2D82">
              <w:instrText>ADDIN CSL_CITATION {"citationItems":[{"id":"ITEM-1","itemData":{"DOI":"10.1016/S2589-3777(19)30005-9","ISSN":"2589-3777","author":[{"dropping-particle":"","family":"Shen","given":"Bing-bing","non-dropping-particle":"","parse-names":false,"suffix":""},{"dropping-particle":"","family":"Yang","given":"Yu-pei","non-dropping-particle":"","parse-names":false,"suffix":""},{"dropping-particle":"","family":"Yasamin","given":"Sumera","non-dropping-particle":"","parse-names":false,"suffix":""},{"dropping-particle":"","family":"Liang","given":"Na","non-dropping-particle":"","parse-names":false,"suffix":""},{"dropping-particle":"","family":"Su","given":"Wei","non-dropping-particle":"","parse-names":false,"suffix":""},{"dropping-particle":"","family":"Chen","given":"Sheng-huang","non-dropping-particle":"","parse-names":false,"suffix":""}],"container-title":"Digital Chinese Medicine","id":"ITEM-1","issue":"1","issued":{"date-parts":[["2018"]]},"page":"19-36","publisher":"Elsevier B.V.","title":"Analysis of the Phytochemistry and Bioactivity of the Genus Polygonum of Polygonaceae","type":"article-journal","volume":"1"},"uris":["http://www.mendeley.com/documents/?uuid=626876ef-f767-4fa0-a105-be2ea6346ce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7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2103C473" w14:textId="289442CD" w:rsidR="00623B4F" w:rsidRDefault="00623B4F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1860</w:t>
            </w:r>
          </w:p>
          <w:p w14:paraId="217FDB6E" w14:textId="4BF05DB3" w:rsidR="00D5787A" w:rsidRDefault="00D5787A" w:rsidP="00766BAF">
            <w:pPr>
              <w:jc w:val="center"/>
            </w:pPr>
          </w:p>
        </w:tc>
      </w:tr>
      <w:tr w:rsidR="004F2D82" w14:paraId="21A36958" w14:textId="77777777" w:rsidTr="00F65A28">
        <w:trPr>
          <w:trHeight w:val="22"/>
        </w:trPr>
        <w:tc>
          <w:tcPr>
            <w:tcW w:w="2076" w:type="dxa"/>
            <w:vMerge w:val="restart"/>
          </w:tcPr>
          <w:p w14:paraId="3875F5A1" w14:textId="540CBB01" w:rsidR="009B10B4" w:rsidRDefault="009B10B4" w:rsidP="00766BAF">
            <w:pPr>
              <w:jc w:val="center"/>
            </w:pPr>
            <w:r>
              <w:t>05</w:t>
            </w:r>
          </w:p>
        </w:tc>
        <w:tc>
          <w:tcPr>
            <w:tcW w:w="2137" w:type="dxa"/>
            <w:vMerge w:val="restart"/>
          </w:tcPr>
          <w:p w14:paraId="205CEC9B" w14:textId="3CCBC1C2" w:rsidR="009B10B4" w:rsidRDefault="009B10B4" w:rsidP="00766BAF">
            <w:pPr>
              <w:jc w:val="center"/>
            </w:pPr>
            <w:r w:rsidRPr="007B27B2">
              <w:rPr>
                <w:i/>
                <w:iCs/>
              </w:rPr>
              <w:t>Portulaca oleracea</w:t>
            </w:r>
            <w:r w:rsidRPr="007B27B2">
              <w:t xml:space="preserve"> Linn</w:t>
            </w:r>
          </w:p>
        </w:tc>
        <w:tc>
          <w:tcPr>
            <w:tcW w:w="2979" w:type="dxa"/>
          </w:tcPr>
          <w:p w14:paraId="5AD195AC" w14:textId="77777777" w:rsidR="009B10B4" w:rsidRDefault="009B10B4" w:rsidP="00766BAF">
            <w:pPr>
              <w:jc w:val="center"/>
            </w:pPr>
            <w:r w:rsidRPr="007B27B2">
              <w:t>Kaempfero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234B4CB2" w14:textId="71A4D022" w:rsidR="0086076C" w:rsidRDefault="0086076C" w:rsidP="00766BAF">
            <w:pPr>
              <w:jc w:val="center"/>
            </w:pPr>
          </w:p>
        </w:tc>
        <w:tc>
          <w:tcPr>
            <w:tcW w:w="2158" w:type="dxa"/>
          </w:tcPr>
          <w:p w14:paraId="67040E3F" w14:textId="29593A93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863</w:t>
            </w:r>
          </w:p>
        </w:tc>
      </w:tr>
      <w:tr w:rsidR="004F2D82" w14:paraId="62FF4BE1" w14:textId="77777777" w:rsidTr="00F65A28">
        <w:trPr>
          <w:trHeight w:val="22"/>
        </w:trPr>
        <w:tc>
          <w:tcPr>
            <w:tcW w:w="2076" w:type="dxa"/>
            <w:vMerge/>
          </w:tcPr>
          <w:p w14:paraId="7A41E512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CFDE25B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34B53FE" w14:textId="768B47CC" w:rsidR="009B10B4" w:rsidRDefault="009B10B4" w:rsidP="00766BAF">
            <w:pPr>
              <w:jc w:val="center"/>
            </w:pPr>
            <w:r w:rsidRPr="007B27B2">
              <w:t>Apigenin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4D654B6C" w14:textId="420B4E38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443</w:t>
            </w:r>
          </w:p>
          <w:p w14:paraId="42E19433" w14:textId="62160F06" w:rsidR="009B10B4" w:rsidRDefault="009B10B4" w:rsidP="00766BAF">
            <w:pPr>
              <w:jc w:val="center"/>
            </w:pPr>
          </w:p>
        </w:tc>
      </w:tr>
      <w:tr w:rsidR="004F2D82" w14:paraId="3AF8274E" w14:textId="77777777" w:rsidTr="00F65A28">
        <w:trPr>
          <w:trHeight w:val="22"/>
        </w:trPr>
        <w:tc>
          <w:tcPr>
            <w:tcW w:w="2076" w:type="dxa"/>
            <w:vMerge/>
          </w:tcPr>
          <w:p w14:paraId="770EF165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34F96CC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4EAF307" w14:textId="77777777" w:rsidR="009B10B4" w:rsidRDefault="009B10B4" w:rsidP="00766BAF">
            <w:pPr>
              <w:jc w:val="center"/>
            </w:pPr>
            <w:r w:rsidRPr="007B27B2">
              <w:t>Luteolin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52FA297A" w14:textId="214BD304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6F58C12F" w14:textId="0FB0D2C1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45</w:t>
            </w:r>
          </w:p>
        </w:tc>
      </w:tr>
      <w:tr w:rsidR="004F2D82" w14:paraId="21EF7246" w14:textId="77777777" w:rsidTr="00F65A28">
        <w:trPr>
          <w:trHeight w:val="22"/>
        </w:trPr>
        <w:tc>
          <w:tcPr>
            <w:tcW w:w="2076" w:type="dxa"/>
            <w:vMerge/>
          </w:tcPr>
          <w:p w14:paraId="5D089F4B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ED3F6C9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9DEBED5" w14:textId="77777777" w:rsidR="009B10B4" w:rsidRDefault="009B10B4" w:rsidP="00766BAF">
            <w:pPr>
              <w:jc w:val="center"/>
            </w:pPr>
            <w:r w:rsidRPr="007B27B2">
              <w:t>Myricetin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35E4A8DF" w14:textId="00B2E3ED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14AF3E23" w14:textId="68BC7F70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672</w:t>
            </w:r>
          </w:p>
        </w:tc>
      </w:tr>
      <w:tr w:rsidR="004F2D82" w14:paraId="59346F4B" w14:textId="77777777" w:rsidTr="00F65A28">
        <w:trPr>
          <w:trHeight w:val="22"/>
        </w:trPr>
        <w:tc>
          <w:tcPr>
            <w:tcW w:w="2076" w:type="dxa"/>
            <w:vMerge/>
          </w:tcPr>
          <w:p w14:paraId="79FFABB0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06A6AFC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1179976D" w14:textId="77777777" w:rsidR="009B10B4" w:rsidRDefault="009B10B4" w:rsidP="00766BAF">
            <w:pPr>
              <w:jc w:val="center"/>
            </w:pPr>
            <w:r w:rsidRPr="007B27B2">
              <w:t>Quercetin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6CDFB813" w14:textId="5737C47B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6D971CB0" w14:textId="41B8AEAD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343</w:t>
            </w:r>
          </w:p>
        </w:tc>
      </w:tr>
      <w:tr w:rsidR="004F2D82" w14:paraId="1DD1EF6F" w14:textId="77777777" w:rsidTr="00F65A28">
        <w:trPr>
          <w:trHeight w:val="22"/>
        </w:trPr>
        <w:tc>
          <w:tcPr>
            <w:tcW w:w="2076" w:type="dxa"/>
            <w:vMerge/>
          </w:tcPr>
          <w:p w14:paraId="4B9E64B1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689A8FA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07297D6" w14:textId="77777777" w:rsidR="009B10B4" w:rsidRDefault="009B10B4" w:rsidP="00766BAF">
            <w:pPr>
              <w:jc w:val="center"/>
            </w:pPr>
            <w:r w:rsidRPr="007B27B2">
              <w:t>2,2'-Dihydroxy-4',6'-dimethoxychalco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604726A0" w14:textId="39C833A8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3A244E05" w14:textId="1BAE2D46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964319</w:t>
            </w:r>
          </w:p>
        </w:tc>
      </w:tr>
      <w:tr w:rsidR="004F2D82" w14:paraId="654308BF" w14:textId="77777777" w:rsidTr="00F65A28">
        <w:trPr>
          <w:trHeight w:val="22"/>
        </w:trPr>
        <w:tc>
          <w:tcPr>
            <w:tcW w:w="2076" w:type="dxa"/>
            <w:vMerge/>
          </w:tcPr>
          <w:p w14:paraId="19DB3218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91D821D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2F1089A3" w14:textId="6DE12DD0" w:rsidR="009B10B4" w:rsidRDefault="009B10B4" w:rsidP="00766BAF">
            <w:pPr>
              <w:jc w:val="center"/>
            </w:pPr>
            <w:r w:rsidRPr="007B27B2">
              <w:t>Genistein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7F507988" w14:textId="4D534F57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961</w:t>
            </w:r>
          </w:p>
          <w:p w14:paraId="4C153946" w14:textId="189BE0EC" w:rsidR="009B10B4" w:rsidRDefault="009B10B4" w:rsidP="00766BAF">
            <w:pPr>
              <w:jc w:val="center"/>
            </w:pPr>
          </w:p>
        </w:tc>
      </w:tr>
      <w:tr w:rsidR="004F2D82" w14:paraId="31998BB0" w14:textId="77777777" w:rsidTr="00F65A28">
        <w:trPr>
          <w:trHeight w:val="22"/>
        </w:trPr>
        <w:tc>
          <w:tcPr>
            <w:tcW w:w="2076" w:type="dxa"/>
            <w:vMerge/>
          </w:tcPr>
          <w:p w14:paraId="57B36AD1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915AF31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4AC7F48" w14:textId="3C157BA6" w:rsidR="009B10B4" w:rsidRDefault="009B10B4" w:rsidP="00766BAF">
            <w:pPr>
              <w:jc w:val="center"/>
            </w:pPr>
            <w:r w:rsidRPr="007B27B2">
              <w:t>Genistin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7F07E67F" w14:textId="6D22827B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1377</w:t>
            </w:r>
          </w:p>
          <w:p w14:paraId="6FEEA76A" w14:textId="22781AE5" w:rsidR="009B10B4" w:rsidRDefault="009B10B4" w:rsidP="00766BAF">
            <w:pPr>
              <w:jc w:val="center"/>
            </w:pPr>
          </w:p>
        </w:tc>
      </w:tr>
      <w:tr w:rsidR="004F2D82" w14:paraId="557E8352" w14:textId="77777777" w:rsidTr="00F65A28">
        <w:trPr>
          <w:trHeight w:val="22"/>
        </w:trPr>
        <w:tc>
          <w:tcPr>
            <w:tcW w:w="2076" w:type="dxa"/>
            <w:vMerge/>
          </w:tcPr>
          <w:p w14:paraId="6A90B447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C6103B9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172D23EF" w14:textId="77777777" w:rsidR="009B10B4" w:rsidRDefault="009B10B4" w:rsidP="00766BAF">
            <w:pPr>
              <w:jc w:val="center"/>
            </w:pPr>
            <w:r w:rsidRPr="007B27B2">
              <w:t>Dopami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2D475533" w14:textId="3439598C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40D8BAAE" w14:textId="7B260B0F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81</w:t>
            </w:r>
          </w:p>
        </w:tc>
      </w:tr>
      <w:tr w:rsidR="004F2D82" w14:paraId="3D48936D" w14:textId="77777777" w:rsidTr="00F65A28">
        <w:trPr>
          <w:trHeight w:val="22"/>
        </w:trPr>
        <w:tc>
          <w:tcPr>
            <w:tcW w:w="2076" w:type="dxa"/>
            <w:vMerge/>
          </w:tcPr>
          <w:p w14:paraId="1DFBEE8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4F9EB2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7CD4F80" w14:textId="1B29E18A" w:rsidR="009B10B4" w:rsidRDefault="009B10B4" w:rsidP="00766BAF">
            <w:pPr>
              <w:jc w:val="center"/>
            </w:pPr>
            <w:r w:rsidRPr="007B27B2">
              <w:t>Noradrenalin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35DD0857" w14:textId="7B95D3D5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39260</w:t>
            </w:r>
          </w:p>
          <w:p w14:paraId="62BE657F" w14:textId="5ADC7DA7" w:rsidR="009B10B4" w:rsidRDefault="009B10B4" w:rsidP="00766BAF">
            <w:pPr>
              <w:jc w:val="center"/>
            </w:pPr>
          </w:p>
        </w:tc>
      </w:tr>
      <w:tr w:rsidR="004F2D82" w14:paraId="4FBBEF03" w14:textId="77777777" w:rsidTr="00F65A28">
        <w:trPr>
          <w:trHeight w:val="22"/>
        </w:trPr>
        <w:tc>
          <w:tcPr>
            <w:tcW w:w="2076" w:type="dxa"/>
            <w:vMerge/>
          </w:tcPr>
          <w:p w14:paraId="244C91B8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87F008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4289718" w14:textId="77777777" w:rsidR="009B10B4" w:rsidRDefault="009B10B4" w:rsidP="00766BAF">
            <w:pPr>
              <w:jc w:val="center"/>
            </w:pPr>
            <w:r w:rsidRPr="007B27B2">
              <w:t>Adenosi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6B9554A0" w14:textId="76206751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2B434BB3" w14:textId="72BD2A6E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0961</w:t>
            </w:r>
          </w:p>
        </w:tc>
      </w:tr>
      <w:tr w:rsidR="004F2D82" w14:paraId="25CC664F" w14:textId="77777777" w:rsidTr="00F65A28">
        <w:trPr>
          <w:trHeight w:val="22"/>
        </w:trPr>
        <w:tc>
          <w:tcPr>
            <w:tcW w:w="2076" w:type="dxa"/>
            <w:vMerge/>
          </w:tcPr>
          <w:p w14:paraId="77CD2FE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5B30397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35384F4" w14:textId="77777777" w:rsidR="009B10B4" w:rsidRDefault="009B10B4" w:rsidP="00766BAF">
            <w:pPr>
              <w:jc w:val="center"/>
            </w:pPr>
            <w:r w:rsidRPr="007B27B2">
              <w:t>N-trans-Feruloyltyrami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39A503A7" w14:textId="07076FAA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0F9D6F88" w14:textId="503513FF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537</w:t>
            </w:r>
          </w:p>
        </w:tc>
      </w:tr>
      <w:tr w:rsidR="004F2D82" w14:paraId="4C0F6175" w14:textId="77777777" w:rsidTr="00F65A28">
        <w:trPr>
          <w:trHeight w:val="24"/>
        </w:trPr>
        <w:tc>
          <w:tcPr>
            <w:tcW w:w="2076" w:type="dxa"/>
            <w:vMerge/>
          </w:tcPr>
          <w:p w14:paraId="2D7DBD7E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BDB479D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13C0631" w14:textId="41EEE7C8" w:rsidR="009B10B4" w:rsidRDefault="009B10B4" w:rsidP="00766BAF">
            <w:pPr>
              <w:jc w:val="center"/>
            </w:pPr>
            <w:r w:rsidRPr="007B27B2">
              <w:t>Thymi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2BA2192B" w14:textId="1AD647F6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135</w:t>
            </w:r>
          </w:p>
          <w:p w14:paraId="36573EC2" w14:textId="4AA32E82" w:rsidR="009B10B4" w:rsidRDefault="009B10B4" w:rsidP="00766BAF">
            <w:pPr>
              <w:jc w:val="center"/>
            </w:pPr>
          </w:p>
        </w:tc>
      </w:tr>
      <w:tr w:rsidR="004F2D82" w14:paraId="015C8621" w14:textId="77777777" w:rsidTr="00F65A28">
        <w:trPr>
          <w:trHeight w:val="20"/>
        </w:trPr>
        <w:tc>
          <w:tcPr>
            <w:tcW w:w="2076" w:type="dxa"/>
            <w:vMerge/>
          </w:tcPr>
          <w:p w14:paraId="6CCA4850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7450D4A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38770FBA" w14:textId="0585C923" w:rsidR="009B10B4" w:rsidRDefault="009B10B4" w:rsidP="00766BAF">
            <w:pPr>
              <w:jc w:val="center"/>
            </w:pPr>
            <w:r w:rsidRPr="007B27B2">
              <w:t>Uraci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74B1C728" w14:textId="633246E2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174</w:t>
            </w:r>
          </w:p>
          <w:p w14:paraId="1F1B9CD6" w14:textId="7AF58833" w:rsidR="009B10B4" w:rsidRDefault="009B10B4" w:rsidP="00766BAF">
            <w:pPr>
              <w:jc w:val="center"/>
            </w:pPr>
          </w:p>
        </w:tc>
      </w:tr>
      <w:tr w:rsidR="004F2D82" w14:paraId="2C5CC995" w14:textId="77777777" w:rsidTr="00F65A28">
        <w:trPr>
          <w:trHeight w:val="20"/>
        </w:trPr>
        <w:tc>
          <w:tcPr>
            <w:tcW w:w="2076" w:type="dxa"/>
            <w:vMerge/>
          </w:tcPr>
          <w:p w14:paraId="55923EEF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6853156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DE78C8B" w14:textId="77777777" w:rsidR="009B10B4" w:rsidRDefault="009B10B4" w:rsidP="00766BAF">
            <w:pPr>
              <w:jc w:val="center"/>
            </w:pPr>
            <w:r w:rsidRPr="007B27B2">
              <w:t>N-cis-Feruloyltyrami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065B631A" w14:textId="364EF3B1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1EC2A5BB" w14:textId="62E73A28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40659</w:t>
            </w:r>
          </w:p>
        </w:tc>
      </w:tr>
      <w:tr w:rsidR="004F2D82" w14:paraId="3F8C86DE" w14:textId="77777777" w:rsidTr="00F65A28">
        <w:trPr>
          <w:trHeight w:val="20"/>
        </w:trPr>
        <w:tc>
          <w:tcPr>
            <w:tcW w:w="2076" w:type="dxa"/>
            <w:vMerge/>
          </w:tcPr>
          <w:p w14:paraId="7EAE1A0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828F0D4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23A88F5" w14:textId="30EEE292" w:rsidR="009B10B4" w:rsidRDefault="009B10B4" w:rsidP="00766BAF">
            <w:pPr>
              <w:jc w:val="center"/>
            </w:pPr>
            <w:r w:rsidRPr="006073AF">
              <w:t>N-trans-Feruloyloctopami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1AA61F25" w14:textId="42E069FD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24096391</w:t>
            </w:r>
          </w:p>
          <w:p w14:paraId="55ABEC13" w14:textId="6682C7DE" w:rsidR="009B10B4" w:rsidRDefault="009B10B4" w:rsidP="00766BAF">
            <w:pPr>
              <w:jc w:val="center"/>
            </w:pPr>
          </w:p>
        </w:tc>
      </w:tr>
      <w:tr w:rsidR="004F2D82" w14:paraId="5F980EC8" w14:textId="77777777" w:rsidTr="00F65A28">
        <w:trPr>
          <w:trHeight w:val="20"/>
        </w:trPr>
        <w:tc>
          <w:tcPr>
            <w:tcW w:w="2076" w:type="dxa"/>
            <w:vMerge/>
          </w:tcPr>
          <w:p w14:paraId="0D1ED70E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32CF6D8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B16C069" w14:textId="77777777" w:rsidR="009B10B4" w:rsidRDefault="009B10B4" w:rsidP="00766BAF">
            <w:pPr>
              <w:jc w:val="center"/>
            </w:pPr>
            <w:r w:rsidRPr="006073AF">
              <w:t>Aurantiamid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292AB587" w14:textId="277192BA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1F06B69B" w14:textId="125CD32A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85904</w:t>
            </w:r>
          </w:p>
        </w:tc>
      </w:tr>
      <w:tr w:rsidR="004F2D82" w14:paraId="16F5738F" w14:textId="77777777" w:rsidTr="00F65A28">
        <w:trPr>
          <w:trHeight w:val="20"/>
        </w:trPr>
        <w:tc>
          <w:tcPr>
            <w:tcW w:w="2076" w:type="dxa"/>
            <w:vMerge/>
          </w:tcPr>
          <w:p w14:paraId="677BEA84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7E0BE5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2D1D8A8" w14:textId="77777777" w:rsidR="009B10B4" w:rsidRDefault="009B10B4" w:rsidP="00766BAF">
            <w:pPr>
              <w:jc w:val="center"/>
            </w:pPr>
            <w:r w:rsidRPr="006073AF">
              <w:t>Scopoletin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36B77C27" w14:textId="57794827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23F206A3" w14:textId="253D56CC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60</w:t>
            </w:r>
          </w:p>
        </w:tc>
      </w:tr>
      <w:tr w:rsidR="004F2D82" w14:paraId="1500ADC0" w14:textId="77777777" w:rsidTr="00F65A28">
        <w:trPr>
          <w:trHeight w:val="20"/>
        </w:trPr>
        <w:tc>
          <w:tcPr>
            <w:tcW w:w="2076" w:type="dxa"/>
            <w:vMerge/>
          </w:tcPr>
          <w:p w14:paraId="615EEE58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1EA850E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3394783" w14:textId="77777777" w:rsidR="009B10B4" w:rsidRDefault="009B10B4" w:rsidP="00766BAF">
            <w:pPr>
              <w:jc w:val="center"/>
            </w:pPr>
            <w:proofErr w:type="spellStart"/>
            <w:r w:rsidRPr="006073AF">
              <w:t>Portuloside</w:t>
            </w:r>
            <w:proofErr w:type="spellEnd"/>
            <w:r>
              <w:t xml:space="preserve"> </w:t>
            </w:r>
            <w:r w:rsidRPr="006073AF">
              <w:t>A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6CA8DE90" w14:textId="66FEACD5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6CFF30D1" w14:textId="1E3DDC97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687859</w:t>
            </w:r>
          </w:p>
        </w:tc>
      </w:tr>
      <w:tr w:rsidR="004F2D82" w14:paraId="79158E79" w14:textId="77777777" w:rsidTr="00F65A28">
        <w:trPr>
          <w:trHeight w:val="20"/>
        </w:trPr>
        <w:tc>
          <w:tcPr>
            <w:tcW w:w="2076" w:type="dxa"/>
            <w:vMerge/>
          </w:tcPr>
          <w:p w14:paraId="561660E9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390B365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E236FB3" w14:textId="52D682F0" w:rsidR="009B10B4" w:rsidRDefault="009B10B4" w:rsidP="00766BAF">
            <w:pPr>
              <w:jc w:val="center"/>
            </w:pPr>
            <w:r w:rsidRPr="006073AF">
              <w:t>Portule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02DCFC66" w14:textId="72CB896D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6902093</w:t>
            </w:r>
          </w:p>
          <w:p w14:paraId="513F00FB" w14:textId="74DAEF83" w:rsidR="009B10B4" w:rsidRDefault="009B10B4" w:rsidP="00766BAF">
            <w:pPr>
              <w:jc w:val="center"/>
            </w:pPr>
          </w:p>
        </w:tc>
      </w:tr>
      <w:tr w:rsidR="004F2D82" w14:paraId="1A6BA0FD" w14:textId="77777777" w:rsidTr="00F65A28">
        <w:trPr>
          <w:trHeight w:val="20"/>
        </w:trPr>
        <w:tc>
          <w:tcPr>
            <w:tcW w:w="2076" w:type="dxa"/>
            <w:vMerge/>
          </w:tcPr>
          <w:p w14:paraId="4B07AA5F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01FE671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3F70D741" w14:textId="77777777" w:rsidR="009B10B4" w:rsidRDefault="009B10B4" w:rsidP="00766BAF">
            <w:pPr>
              <w:jc w:val="center"/>
            </w:pPr>
            <w:r w:rsidRPr="006073AF">
              <w:t>Lupeo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7D8BBCE7" w14:textId="6932082F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62D82E0D" w14:textId="1D92611B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259846</w:t>
            </w:r>
          </w:p>
        </w:tc>
      </w:tr>
      <w:tr w:rsidR="004F2D82" w14:paraId="09F38D02" w14:textId="77777777" w:rsidTr="00F65A28">
        <w:trPr>
          <w:trHeight w:val="20"/>
        </w:trPr>
        <w:tc>
          <w:tcPr>
            <w:tcW w:w="2076" w:type="dxa"/>
            <w:vMerge/>
          </w:tcPr>
          <w:p w14:paraId="2E0BB9DE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2E636B8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EF3839F" w14:textId="7CB4087C" w:rsidR="009B10B4" w:rsidRDefault="009B10B4" w:rsidP="00766BAF">
            <w:pPr>
              <w:jc w:val="center"/>
            </w:pPr>
            <w:r w:rsidRPr="006073AF">
              <w:t>3-Quinolinecarboxylic</w:t>
            </w:r>
            <w:r>
              <w:t xml:space="preserve"> </w:t>
            </w:r>
            <w:r w:rsidRPr="006073AF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747C6732" w14:textId="703CD7DC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80971</w:t>
            </w:r>
          </w:p>
          <w:p w14:paraId="24CDE5BF" w14:textId="2454A966" w:rsidR="009B10B4" w:rsidRDefault="009B10B4" w:rsidP="00766BAF">
            <w:pPr>
              <w:jc w:val="center"/>
            </w:pPr>
          </w:p>
        </w:tc>
      </w:tr>
      <w:tr w:rsidR="004F2D82" w14:paraId="04F78425" w14:textId="77777777" w:rsidTr="00F65A28">
        <w:trPr>
          <w:trHeight w:val="20"/>
        </w:trPr>
        <w:tc>
          <w:tcPr>
            <w:tcW w:w="2076" w:type="dxa"/>
            <w:vMerge/>
          </w:tcPr>
          <w:p w14:paraId="5F75372D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ED2B50E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2458644" w14:textId="77777777" w:rsidR="009B10B4" w:rsidRDefault="009B10B4" w:rsidP="00766BAF">
            <w:pPr>
              <w:jc w:val="center"/>
            </w:pPr>
            <w:r w:rsidRPr="0075035D">
              <w:t>Indole-3-carboxyl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4E1C0766" w14:textId="2C3B1947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6478AFA7" w14:textId="73A9A155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9867</w:t>
            </w:r>
          </w:p>
        </w:tc>
      </w:tr>
      <w:tr w:rsidR="004F2D82" w14:paraId="5E8DADBF" w14:textId="77777777" w:rsidTr="00F65A28">
        <w:trPr>
          <w:trHeight w:val="20"/>
        </w:trPr>
        <w:tc>
          <w:tcPr>
            <w:tcW w:w="2076" w:type="dxa"/>
            <w:vMerge/>
          </w:tcPr>
          <w:p w14:paraId="26953731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5730BAC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3E49B1E9" w14:textId="77777777" w:rsidR="009B10B4" w:rsidRDefault="009B10B4" w:rsidP="00766BAF">
            <w:pPr>
              <w:jc w:val="center"/>
            </w:pPr>
            <w:r w:rsidRPr="0075035D">
              <w:t>a-Linolen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6749F036" w14:textId="7925E832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69939A27" w14:textId="542F2DEA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934</w:t>
            </w:r>
          </w:p>
        </w:tc>
      </w:tr>
      <w:tr w:rsidR="004F2D82" w14:paraId="5DE4402B" w14:textId="77777777" w:rsidTr="00F65A28">
        <w:trPr>
          <w:trHeight w:val="24"/>
        </w:trPr>
        <w:tc>
          <w:tcPr>
            <w:tcW w:w="2076" w:type="dxa"/>
            <w:vMerge/>
          </w:tcPr>
          <w:p w14:paraId="7C4F6195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C5F923C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1B5DD0F4" w14:textId="7193DB29" w:rsidR="009B10B4" w:rsidRDefault="009B10B4" w:rsidP="00766BAF">
            <w:pPr>
              <w:jc w:val="center"/>
            </w:pPr>
            <w:r w:rsidRPr="0075035D">
              <w:t>Palmit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504BA08A" w14:textId="77777777" w:rsidR="00766BAF" w:rsidRDefault="00766BAF" w:rsidP="00766BAF">
            <w:pPr>
              <w:jc w:val="center"/>
            </w:pPr>
          </w:p>
          <w:p w14:paraId="76E02A66" w14:textId="3F2F79BB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4979BA13" w14:textId="7994CD7D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5</w:t>
            </w:r>
          </w:p>
        </w:tc>
      </w:tr>
      <w:tr w:rsidR="004F2D82" w14:paraId="7D38A390" w14:textId="77777777" w:rsidTr="00F65A28">
        <w:trPr>
          <w:trHeight w:val="20"/>
        </w:trPr>
        <w:tc>
          <w:tcPr>
            <w:tcW w:w="2076" w:type="dxa"/>
            <w:vMerge/>
          </w:tcPr>
          <w:p w14:paraId="7BA0E724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6D04A8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40F6F58" w14:textId="77777777" w:rsidR="009B10B4" w:rsidRDefault="009B10B4" w:rsidP="00766BAF">
            <w:pPr>
              <w:jc w:val="center"/>
            </w:pPr>
            <w:r w:rsidRPr="0075035D">
              <w:t>Stear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1B5D1591" w14:textId="52034F8B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5FC755EF" w14:textId="50D90C8D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</w:t>
            </w:r>
          </w:p>
        </w:tc>
      </w:tr>
      <w:tr w:rsidR="004F2D82" w14:paraId="06A28E8E" w14:textId="77777777" w:rsidTr="00F65A28">
        <w:trPr>
          <w:trHeight w:val="20"/>
        </w:trPr>
        <w:tc>
          <w:tcPr>
            <w:tcW w:w="2076" w:type="dxa"/>
            <w:vMerge/>
          </w:tcPr>
          <w:p w14:paraId="00E7C12E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5EAAA8C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0F77670" w14:textId="46E18EB0" w:rsidR="009B10B4" w:rsidRDefault="009B10B4" w:rsidP="00766BAF">
            <w:pPr>
              <w:jc w:val="center"/>
            </w:pPr>
            <w:r w:rsidRPr="0075035D">
              <w:t>Oleic</w:t>
            </w:r>
            <w:r>
              <w:t xml:space="preserve"> </w:t>
            </w:r>
            <w:r w:rsidRPr="0075035D">
              <w:t>aci</w:t>
            </w:r>
            <w:r>
              <w:t>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617856C0" w14:textId="60A4ECB9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45639</w:t>
            </w:r>
          </w:p>
          <w:p w14:paraId="269D967A" w14:textId="1F600047" w:rsidR="009B10B4" w:rsidRDefault="009B10B4" w:rsidP="00766BAF">
            <w:pPr>
              <w:jc w:val="center"/>
            </w:pPr>
          </w:p>
        </w:tc>
      </w:tr>
      <w:tr w:rsidR="004F2D82" w14:paraId="5583DB75" w14:textId="77777777" w:rsidTr="00F65A28">
        <w:trPr>
          <w:trHeight w:val="20"/>
        </w:trPr>
        <w:tc>
          <w:tcPr>
            <w:tcW w:w="2076" w:type="dxa"/>
            <w:vMerge/>
          </w:tcPr>
          <w:p w14:paraId="254394F6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CB65DC3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D53B553" w14:textId="6D704251" w:rsidR="009B10B4" w:rsidRDefault="009B10B4" w:rsidP="00766BAF">
            <w:pPr>
              <w:jc w:val="center"/>
            </w:pPr>
            <w:r w:rsidRPr="0075035D">
              <w:t>p-Coumar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0E12942E" w14:textId="552D9D95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37542</w:t>
            </w:r>
          </w:p>
          <w:p w14:paraId="6B37C4C0" w14:textId="39B419EF" w:rsidR="009B10B4" w:rsidRDefault="009B10B4" w:rsidP="00766BAF">
            <w:pPr>
              <w:jc w:val="center"/>
            </w:pPr>
          </w:p>
        </w:tc>
      </w:tr>
      <w:tr w:rsidR="004F2D82" w14:paraId="196E23B9" w14:textId="77777777" w:rsidTr="00F65A28">
        <w:trPr>
          <w:trHeight w:val="20"/>
        </w:trPr>
        <w:tc>
          <w:tcPr>
            <w:tcW w:w="2076" w:type="dxa"/>
            <w:vMerge/>
          </w:tcPr>
          <w:p w14:paraId="3E86EBF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91697F3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9BCC3E5" w14:textId="01070ED5" w:rsidR="009B10B4" w:rsidRDefault="009B10B4" w:rsidP="00766BAF">
            <w:pPr>
              <w:jc w:val="center"/>
            </w:pPr>
            <w:r w:rsidRPr="0075035D">
              <w:t>Ferul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6E0B8ECC" w14:textId="14ECA2C8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45858</w:t>
            </w:r>
          </w:p>
          <w:p w14:paraId="52D03AD7" w14:textId="65D5E4F0" w:rsidR="009B10B4" w:rsidRDefault="009B10B4" w:rsidP="00766BAF">
            <w:pPr>
              <w:jc w:val="center"/>
            </w:pPr>
          </w:p>
        </w:tc>
      </w:tr>
      <w:tr w:rsidR="004F2D82" w14:paraId="47137F29" w14:textId="77777777" w:rsidTr="00F65A28">
        <w:trPr>
          <w:trHeight w:val="20"/>
        </w:trPr>
        <w:tc>
          <w:tcPr>
            <w:tcW w:w="2076" w:type="dxa"/>
            <w:vMerge/>
          </w:tcPr>
          <w:p w14:paraId="315D2CFA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E933235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35B5A7A1" w14:textId="77777777" w:rsidR="009B10B4" w:rsidRDefault="009B10B4" w:rsidP="00766BAF">
            <w:pPr>
              <w:jc w:val="center"/>
            </w:pPr>
            <w:proofErr w:type="spellStart"/>
            <w:r w:rsidRPr="0075035D">
              <w:t>Docosapentaenoic</w:t>
            </w:r>
            <w:proofErr w:type="spellEnd"/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0D508A4A" w14:textId="6707EA55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4FFA0EB8" w14:textId="2998698A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497182</w:t>
            </w:r>
          </w:p>
        </w:tc>
      </w:tr>
      <w:tr w:rsidR="004F2D82" w14:paraId="5EAEDE39" w14:textId="77777777" w:rsidTr="00F65A28">
        <w:trPr>
          <w:trHeight w:val="20"/>
        </w:trPr>
        <w:tc>
          <w:tcPr>
            <w:tcW w:w="2076" w:type="dxa"/>
            <w:vMerge/>
          </w:tcPr>
          <w:p w14:paraId="52022B5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844EA6A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38A8847E" w14:textId="68589EF0" w:rsidR="009B10B4" w:rsidRDefault="009B10B4" w:rsidP="00766BAF">
            <w:pPr>
              <w:jc w:val="center"/>
            </w:pPr>
            <w:proofErr w:type="spellStart"/>
            <w:r w:rsidRPr="0075035D">
              <w:t>Eicosapentaenoic</w:t>
            </w:r>
            <w:proofErr w:type="spellEnd"/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574E9466" w14:textId="7C9FFF2B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46284</w:t>
            </w:r>
          </w:p>
          <w:p w14:paraId="46E1C77D" w14:textId="55BC6CD8" w:rsidR="009B10B4" w:rsidRDefault="009B10B4" w:rsidP="00766BAF">
            <w:pPr>
              <w:jc w:val="center"/>
            </w:pPr>
          </w:p>
        </w:tc>
      </w:tr>
      <w:tr w:rsidR="004F2D82" w14:paraId="3E622BBA" w14:textId="77777777" w:rsidTr="00F65A28">
        <w:trPr>
          <w:trHeight w:val="20"/>
        </w:trPr>
        <w:tc>
          <w:tcPr>
            <w:tcW w:w="2076" w:type="dxa"/>
            <w:vMerge/>
          </w:tcPr>
          <w:p w14:paraId="75902C69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704B414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70F6C58" w14:textId="7C0BA4E2" w:rsidR="009B10B4" w:rsidRDefault="009B10B4" w:rsidP="00766BAF">
            <w:pPr>
              <w:jc w:val="center"/>
            </w:pPr>
            <w:r w:rsidRPr="0075035D">
              <w:t>Docosahexaeno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6E6FA177" w14:textId="1BB76E1C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45580</w:t>
            </w:r>
          </w:p>
          <w:p w14:paraId="4A7D2786" w14:textId="16877E92" w:rsidR="009B10B4" w:rsidRDefault="009B10B4" w:rsidP="00766BAF">
            <w:pPr>
              <w:jc w:val="center"/>
            </w:pPr>
          </w:p>
        </w:tc>
      </w:tr>
      <w:tr w:rsidR="004F2D82" w14:paraId="3C7C15F2" w14:textId="77777777" w:rsidTr="00F65A28">
        <w:trPr>
          <w:trHeight w:val="20"/>
        </w:trPr>
        <w:tc>
          <w:tcPr>
            <w:tcW w:w="2076" w:type="dxa"/>
            <w:vMerge/>
          </w:tcPr>
          <w:p w14:paraId="57345590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DC34ABC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25FAA5CD" w14:textId="77777777" w:rsidR="009B10B4" w:rsidRDefault="009B10B4" w:rsidP="00766BAF">
            <w:pPr>
              <w:jc w:val="center"/>
            </w:pPr>
            <w:r w:rsidRPr="0075035D">
              <w:t>Catecho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4BE7CBEF" w14:textId="5D5BCDFF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1816C479" w14:textId="2053C5B6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289</w:t>
            </w:r>
          </w:p>
        </w:tc>
      </w:tr>
      <w:tr w:rsidR="004F2D82" w14:paraId="09B029F2" w14:textId="77777777" w:rsidTr="00F65A28">
        <w:trPr>
          <w:trHeight w:val="20"/>
        </w:trPr>
        <w:tc>
          <w:tcPr>
            <w:tcW w:w="2076" w:type="dxa"/>
            <w:vMerge/>
          </w:tcPr>
          <w:p w14:paraId="7F62C365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AEEFBC5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F1D97F7" w14:textId="77777777" w:rsidR="009B10B4" w:rsidRDefault="009B10B4" w:rsidP="00766BAF">
            <w:pPr>
              <w:jc w:val="center"/>
            </w:pPr>
            <w:r w:rsidRPr="0075035D">
              <w:t>Caffe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76867489" w14:textId="23FE555D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0D3D74A2" w14:textId="2460742C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89043</w:t>
            </w:r>
          </w:p>
        </w:tc>
      </w:tr>
      <w:tr w:rsidR="004F2D82" w14:paraId="3D334379" w14:textId="77777777" w:rsidTr="00F65A28">
        <w:trPr>
          <w:trHeight w:val="20"/>
        </w:trPr>
        <w:tc>
          <w:tcPr>
            <w:tcW w:w="2076" w:type="dxa"/>
            <w:vMerge/>
          </w:tcPr>
          <w:p w14:paraId="4645DA24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0CE7DE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E79F610" w14:textId="15899D3E" w:rsidR="009B10B4" w:rsidRDefault="009B10B4" w:rsidP="00766BAF">
            <w:pPr>
              <w:jc w:val="center"/>
            </w:pPr>
            <w:r w:rsidRPr="0075035D">
              <w:t>Oxalic</w:t>
            </w:r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3BC3F415" w14:textId="6777AEC8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971</w:t>
            </w:r>
          </w:p>
          <w:p w14:paraId="0CC002AC" w14:textId="13F5F9B9" w:rsidR="009B10B4" w:rsidRDefault="009B10B4" w:rsidP="00766BAF">
            <w:pPr>
              <w:jc w:val="center"/>
            </w:pPr>
          </w:p>
        </w:tc>
      </w:tr>
      <w:tr w:rsidR="004F2D82" w14:paraId="083D2611" w14:textId="77777777" w:rsidTr="00F65A28">
        <w:trPr>
          <w:trHeight w:val="20"/>
        </w:trPr>
        <w:tc>
          <w:tcPr>
            <w:tcW w:w="2076" w:type="dxa"/>
            <w:vMerge/>
          </w:tcPr>
          <w:p w14:paraId="72B046C4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F97D293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E797121" w14:textId="0277AC82" w:rsidR="009B10B4" w:rsidRDefault="009B10B4" w:rsidP="00766BAF">
            <w:pPr>
              <w:jc w:val="center"/>
            </w:pPr>
            <w:proofErr w:type="spellStart"/>
            <w:r w:rsidRPr="0075035D">
              <w:t>Lonchocarpic</w:t>
            </w:r>
            <w:proofErr w:type="spellEnd"/>
            <w:r>
              <w:t xml:space="preserve"> </w:t>
            </w:r>
            <w:r w:rsidRPr="0075035D">
              <w:t>acid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36887A35" w14:textId="2CC50F9B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4683839</w:t>
            </w:r>
          </w:p>
          <w:p w14:paraId="2E763788" w14:textId="21596B63" w:rsidR="009B10B4" w:rsidRDefault="009B10B4" w:rsidP="00766BAF">
            <w:pPr>
              <w:jc w:val="center"/>
            </w:pPr>
          </w:p>
        </w:tc>
      </w:tr>
      <w:tr w:rsidR="004F2D82" w14:paraId="32CB396E" w14:textId="77777777" w:rsidTr="00F65A28">
        <w:trPr>
          <w:trHeight w:val="20"/>
        </w:trPr>
        <w:tc>
          <w:tcPr>
            <w:tcW w:w="2076" w:type="dxa"/>
            <w:vMerge/>
          </w:tcPr>
          <w:p w14:paraId="2CE9FC7F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7884EF5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4F40B12" w14:textId="70E68715" w:rsidR="009B10B4" w:rsidRDefault="009B10B4" w:rsidP="00766BAF">
            <w:pPr>
              <w:jc w:val="center"/>
            </w:pPr>
            <w:proofErr w:type="spellStart"/>
            <w:r w:rsidRPr="008405B3">
              <w:t>Portulacerebroside</w:t>
            </w:r>
            <w:proofErr w:type="spellEnd"/>
            <w:r>
              <w:t xml:space="preserve"> </w:t>
            </w:r>
            <w:r w:rsidRPr="008405B3">
              <w:t>A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4A2E96D9" w14:textId="785DE2E3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02218066</w:t>
            </w:r>
          </w:p>
          <w:p w14:paraId="3349D709" w14:textId="2783C39C" w:rsidR="009B10B4" w:rsidRDefault="009B10B4" w:rsidP="00766BAF">
            <w:pPr>
              <w:jc w:val="center"/>
            </w:pPr>
          </w:p>
        </w:tc>
      </w:tr>
      <w:tr w:rsidR="004F2D82" w14:paraId="2731EFCE" w14:textId="77777777" w:rsidTr="00F65A28">
        <w:trPr>
          <w:trHeight w:val="22"/>
        </w:trPr>
        <w:tc>
          <w:tcPr>
            <w:tcW w:w="2076" w:type="dxa"/>
            <w:vMerge/>
          </w:tcPr>
          <w:p w14:paraId="051A9C3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8E70A1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E94228D" w14:textId="77777777" w:rsidR="009B10B4" w:rsidRDefault="009B10B4" w:rsidP="00766BAF">
            <w:pPr>
              <w:jc w:val="center"/>
            </w:pPr>
            <w:r w:rsidRPr="008405B3">
              <w:rPr>
                <w:rFonts w:ascii="Cambria Math" w:hAnsi="Cambria Math" w:cs="Cambria Math"/>
              </w:rPr>
              <w:t>𝛽</w:t>
            </w:r>
            <w:r w:rsidRPr="008405B3">
              <w:t>-Sitostero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043900AC" w14:textId="09B70DAC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027A4190" w14:textId="62B02D0A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222284</w:t>
            </w:r>
          </w:p>
        </w:tc>
      </w:tr>
      <w:tr w:rsidR="004F2D82" w14:paraId="2E2A054A" w14:textId="77777777" w:rsidTr="00F65A28">
        <w:trPr>
          <w:trHeight w:val="22"/>
        </w:trPr>
        <w:tc>
          <w:tcPr>
            <w:tcW w:w="2076" w:type="dxa"/>
            <w:vMerge/>
          </w:tcPr>
          <w:p w14:paraId="41C9780C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90F3667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2BB57E1" w14:textId="21D9BFB6" w:rsidR="009B10B4" w:rsidRDefault="009B10B4" w:rsidP="00766BAF">
            <w:pPr>
              <w:jc w:val="center"/>
            </w:pPr>
            <w:r w:rsidRPr="008405B3">
              <w:t>Daucostero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6361C5FC" w14:textId="38F544CA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742590</w:t>
            </w:r>
          </w:p>
          <w:p w14:paraId="07A709A7" w14:textId="095CA890" w:rsidR="009B10B4" w:rsidRDefault="009B10B4" w:rsidP="00766BAF">
            <w:pPr>
              <w:jc w:val="center"/>
            </w:pPr>
          </w:p>
        </w:tc>
      </w:tr>
      <w:tr w:rsidR="004F2D82" w14:paraId="44EA7B50" w14:textId="77777777" w:rsidTr="00F65A28">
        <w:trPr>
          <w:trHeight w:val="22"/>
        </w:trPr>
        <w:tc>
          <w:tcPr>
            <w:tcW w:w="2076" w:type="dxa"/>
            <w:vMerge/>
          </w:tcPr>
          <w:p w14:paraId="1D19B58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E551CF5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4F01735" w14:textId="77777777" w:rsidR="009B10B4" w:rsidRDefault="009B10B4" w:rsidP="00766BAF">
            <w:pPr>
              <w:jc w:val="center"/>
            </w:pPr>
            <w:r w:rsidRPr="008405B3">
              <w:rPr>
                <w:rFonts w:ascii="Cambria Math" w:hAnsi="Cambria Math" w:cs="Cambria Math"/>
              </w:rPr>
              <w:t>𝛽</w:t>
            </w:r>
            <w:r w:rsidRPr="008405B3">
              <w:t>-Carote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1E1AE8AB" w14:textId="7A5AB574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2244CFF4" w14:textId="4699952A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89</w:t>
            </w:r>
          </w:p>
        </w:tc>
      </w:tr>
      <w:tr w:rsidR="004F2D82" w14:paraId="6F9E9CB9" w14:textId="77777777" w:rsidTr="00F65A28">
        <w:trPr>
          <w:trHeight w:val="22"/>
        </w:trPr>
        <w:tc>
          <w:tcPr>
            <w:tcW w:w="2076" w:type="dxa"/>
            <w:vMerge/>
          </w:tcPr>
          <w:p w14:paraId="7289845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0A6634F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1DF0D9F8" w14:textId="052935AD" w:rsidR="009B10B4" w:rsidRDefault="009B10B4" w:rsidP="00766BAF">
            <w:pPr>
              <w:jc w:val="center"/>
            </w:pPr>
            <w:r w:rsidRPr="008405B3">
              <w:t>Glutathio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4414885C" w14:textId="62C01A18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24886</w:t>
            </w:r>
          </w:p>
          <w:p w14:paraId="2A3C8A9E" w14:textId="57B03512" w:rsidR="009B10B4" w:rsidRDefault="009B10B4" w:rsidP="00766BAF">
            <w:pPr>
              <w:jc w:val="center"/>
            </w:pPr>
          </w:p>
        </w:tc>
      </w:tr>
      <w:tr w:rsidR="004F2D82" w14:paraId="306DEFC5" w14:textId="77777777" w:rsidTr="00F65A28">
        <w:trPr>
          <w:trHeight w:val="22"/>
        </w:trPr>
        <w:tc>
          <w:tcPr>
            <w:tcW w:w="2076" w:type="dxa"/>
            <w:vMerge/>
          </w:tcPr>
          <w:p w14:paraId="32EF506E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1ED631B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A54F10B" w14:textId="4036A651" w:rsidR="009B10B4" w:rsidRDefault="009B10B4" w:rsidP="00766BAF">
            <w:pPr>
              <w:jc w:val="center"/>
            </w:pPr>
            <w:r w:rsidRPr="008405B3">
              <w:t>Proline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2F0A0738" w14:textId="2EC3BADF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45742</w:t>
            </w:r>
          </w:p>
          <w:p w14:paraId="2AFFBFCD" w14:textId="189013D1" w:rsidR="009B10B4" w:rsidRDefault="009B10B4" w:rsidP="00766BAF">
            <w:pPr>
              <w:jc w:val="center"/>
            </w:pPr>
          </w:p>
        </w:tc>
      </w:tr>
      <w:tr w:rsidR="004F2D82" w14:paraId="4F4E83B4" w14:textId="77777777" w:rsidTr="00F65A28">
        <w:trPr>
          <w:trHeight w:val="22"/>
        </w:trPr>
        <w:tc>
          <w:tcPr>
            <w:tcW w:w="2076" w:type="dxa"/>
            <w:vMerge/>
          </w:tcPr>
          <w:p w14:paraId="0494194F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409B9CC7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0556EFF" w14:textId="3D170E8F" w:rsidR="009B10B4" w:rsidRDefault="009B10B4" w:rsidP="00766BAF">
            <w:pPr>
              <w:jc w:val="center"/>
            </w:pPr>
            <w:r w:rsidRPr="008405B3">
              <w:t>1,4-Di-O-acetyl-2,3,5-tri-O-methyl-L-arabinito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2471DE0E" w14:textId="77777777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5608113</w:t>
            </w:r>
          </w:p>
          <w:p w14:paraId="2CDA5729" w14:textId="43676333" w:rsidR="009B10B4" w:rsidRDefault="009B10B4" w:rsidP="00766BAF">
            <w:pPr>
              <w:jc w:val="center"/>
            </w:pPr>
          </w:p>
        </w:tc>
      </w:tr>
      <w:tr w:rsidR="004F2D82" w14:paraId="18231EB3" w14:textId="77777777" w:rsidTr="00F65A28">
        <w:trPr>
          <w:trHeight w:val="22"/>
        </w:trPr>
        <w:tc>
          <w:tcPr>
            <w:tcW w:w="2076" w:type="dxa"/>
            <w:vMerge/>
          </w:tcPr>
          <w:p w14:paraId="121F78FE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C7171A0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21047774" w14:textId="1B065CB6" w:rsidR="009B10B4" w:rsidRDefault="009B10B4" w:rsidP="00766BAF">
            <w:pPr>
              <w:jc w:val="center"/>
            </w:pPr>
            <w:r w:rsidRPr="008405B3">
              <w:t>1,4,5-Tri-O-acetyl-2,3-di-O-methyl-L-arabinito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60774BA2" w14:textId="77777777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29722937</w:t>
            </w:r>
          </w:p>
          <w:p w14:paraId="072100AA" w14:textId="79788EA0" w:rsidR="009B10B4" w:rsidRDefault="009B10B4" w:rsidP="00766BAF">
            <w:pPr>
              <w:jc w:val="center"/>
            </w:pPr>
          </w:p>
        </w:tc>
      </w:tr>
      <w:tr w:rsidR="004F2D82" w14:paraId="6BADF728" w14:textId="77777777" w:rsidTr="00F65A28">
        <w:trPr>
          <w:trHeight w:val="22"/>
        </w:trPr>
        <w:tc>
          <w:tcPr>
            <w:tcW w:w="2076" w:type="dxa"/>
            <w:vMerge/>
          </w:tcPr>
          <w:p w14:paraId="7180C005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3537AD9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3CFAF2B8" w14:textId="42A404C4" w:rsidR="00766BAF" w:rsidRDefault="009B10B4" w:rsidP="00766BAF">
            <w:pPr>
              <w:jc w:val="center"/>
            </w:pPr>
            <w:r w:rsidRPr="008405B3">
              <w:t>1,5-Di-O-acetyl-2,3,4,6-tetra-O-methyl-D-galactitol</w:t>
            </w:r>
            <w:r w:rsidR="004F2D82">
              <w:fldChar w:fldCharType="begin" w:fldLock="1"/>
            </w:r>
            <w:r w:rsidR="004F2D82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</w:tc>
        <w:tc>
          <w:tcPr>
            <w:tcW w:w="2158" w:type="dxa"/>
          </w:tcPr>
          <w:p w14:paraId="6DC010AB" w14:textId="77777777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29722946</w:t>
            </w:r>
          </w:p>
          <w:p w14:paraId="649CBA8F" w14:textId="5A850AC4" w:rsidR="009B10B4" w:rsidRDefault="009B10B4" w:rsidP="00766BAF">
            <w:pPr>
              <w:jc w:val="center"/>
            </w:pPr>
          </w:p>
        </w:tc>
      </w:tr>
      <w:tr w:rsidR="004F2D82" w14:paraId="0CF9FF0B" w14:textId="77777777" w:rsidTr="00F65A28">
        <w:trPr>
          <w:trHeight w:val="24"/>
        </w:trPr>
        <w:tc>
          <w:tcPr>
            <w:tcW w:w="2076" w:type="dxa"/>
            <w:vMerge/>
          </w:tcPr>
          <w:p w14:paraId="0BEFB95D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6A6D3C5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449B2BC" w14:textId="77777777" w:rsidR="009B10B4" w:rsidRDefault="009B10B4" w:rsidP="00766BAF">
            <w:pPr>
              <w:jc w:val="center"/>
            </w:pPr>
            <w:r w:rsidRPr="008405B3">
              <w:t>1,4,5-Tri-O-acetyl-2,3,6-tri-O-methyl-D-galactitol</w:t>
            </w:r>
            <w:r w:rsidR="004F2D82">
              <w:fldChar w:fldCharType="begin" w:fldLock="1"/>
            </w:r>
            <w:r w:rsidR="00472CBE">
              <w:instrText>ADDIN CSL_CITATION {"citationItems":[{"id":"ITEM-1","itemData":{"author":[{"dropping-particle":"","family":"Zhou","given":"Yan-xi","non-dropping-particle":"","parse-names":false,"suffix":""},{"dropping-particle":"","family":"Xin","given":"Hai-liang","non-dropping-particle":"","parse-names":false,"suffix":""},{"dropping-particle":"","family":"Rahman","given":"Khalid","non-dropping-particle":"","parse-names":false,"suffix":""},{"dropping-particle":"","family":"Wang","given":"Su-juan","non-dropping-particle":"","parse-names":false,"suffix":""},{"dropping-particle":"","family":"Peng","given":"Cheng","non-dropping-particle":"","parse-names":false,"suffix":""},{"dropping-particle":"","family":"Zhang","given":"Hong","non-dropping-particle":"","parse-names":false,"suffix":""}],"id":"ITEM-1","issued":{"date-parts":[["2015"]]},"title":"Portulaca oleracea L .: A Review of Phytochemistry and Pharmacological Effects","type":"article-journal","volume":"2015"},"uris":["http://www.mendeley.com/documents/?uuid=c34516f4-09fb-47ef-abce-e3bfe5362034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4F2D82">
              <w:fldChar w:fldCharType="separate"/>
            </w:r>
            <w:r w:rsidR="004F2D82" w:rsidRPr="004F2D82">
              <w:rPr>
                <w:noProof/>
                <w:vertAlign w:val="superscript"/>
              </w:rPr>
              <w:t>8</w:t>
            </w:r>
            <w:r w:rsidR="004F2D82">
              <w:fldChar w:fldCharType="end"/>
            </w:r>
          </w:p>
          <w:p w14:paraId="4F8D91EE" w14:textId="383BAC31" w:rsidR="00472CBE" w:rsidRP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18782FA6" w14:textId="722CB57F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lastRenderedPageBreak/>
              <w:t>129821120</w:t>
            </w:r>
          </w:p>
          <w:p w14:paraId="4916DBC5" w14:textId="151B3359" w:rsidR="009B10B4" w:rsidRDefault="009B10B4" w:rsidP="00766BAF">
            <w:pPr>
              <w:jc w:val="center"/>
            </w:pPr>
          </w:p>
        </w:tc>
      </w:tr>
      <w:tr w:rsidR="004F2D82" w14:paraId="53449F42" w14:textId="77777777" w:rsidTr="00F65A28">
        <w:trPr>
          <w:trHeight w:val="20"/>
        </w:trPr>
        <w:tc>
          <w:tcPr>
            <w:tcW w:w="2076" w:type="dxa"/>
            <w:vMerge/>
          </w:tcPr>
          <w:p w14:paraId="61D143DF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425BC98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CD281A9" w14:textId="38E1EAB6" w:rsidR="009B10B4" w:rsidRDefault="009B10B4" w:rsidP="00766BAF">
            <w:pPr>
              <w:jc w:val="center"/>
            </w:pPr>
            <w:proofErr w:type="spellStart"/>
            <w:r w:rsidRPr="008405B3">
              <w:t>cyclo</w:t>
            </w:r>
            <w:proofErr w:type="spellEnd"/>
            <w:r w:rsidRPr="008405B3">
              <w:t xml:space="preserve"> (</w:t>
            </w:r>
            <w:proofErr w:type="spellStart"/>
            <w:r w:rsidRPr="008405B3">
              <w:t>Phe</w:t>
            </w:r>
            <w:proofErr w:type="spellEnd"/>
            <w:r w:rsidRPr="008405B3">
              <w:t>-Ile)</w:t>
            </w:r>
            <w:r w:rsidR="00472CBE">
              <w:fldChar w:fldCharType="begin" w:fldLock="1"/>
            </w:r>
            <w:r w:rsidR="00472CBE">
              <w:instrText>ADDIN CSL_CITATION {"citationItems":[{"id":"ITEM-1","itemData":{"author":[{"dropping-particle":"","family":"Butnariu","given":"Monica","non-dropping-particle":"","parse-names":false,"suffix":""}],"id":"ITEM-1","issue":"3","issued":{"date-parts":[["2018"]]},"page":"3-4","title":"Annals of Pharmacology and Pharmaceutics Portulaca Oleracea Phytochemistry and Pharmacological","type":"article-journal","volume":"3"},"uris":["http://www.mendeley.com/documents/?uuid=d10b9a46-7c74-4b0a-a8b7-e166195566a7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472CBE">
              <w:fldChar w:fldCharType="separate"/>
            </w:r>
            <w:r w:rsidR="00472CBE" w:rsidRPr="00472CBE">
              <w:rPr>
                <w:noProof/>
                <w:vertAlign w:val="superscript"/>
              </w:rPr>
              <w:t>9</w:t>
            </w:r>
            <w:r w:rsidR="00472CBE">
              <w:fldChar w:fldCharType="end"/>
            </w:r>
          </w:p>
          <w:p w14:paraId="4A52A62F" w14:textId="66000BB5" w:rsidR="009B10B4" w:rsidRPr="00164BEC" w:rsidRDefault="009B10B4" w:rsidP="00766BAF">
            <w:pPr>
              <w:jc w:val="center"/>
              <w:rPr>
                <w:b/>
                <w:bCs/>
              </w:rPr>
            </w:pPr>
          </w:p>
        </w:tc>
        <w:tc>
          <w:tcPr>
            <w:tcW w:w="2158" w:type="dxa"/>
          </w:tcPr>
          <w:p w14:paraId="031FFAFA" w14:textId="7CEBFC38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01129992</w:t>
            </w:r>
          </w:p>
          <w:p w14:paraId="26C0F35B" w14:textId="776A768B" w:rsidR="009B10B4" w:rsidRDefault="009B10B4" w:rsidP="00766BAF">
            <w:pPr>
              <w:jc w:val="center"/>
            </w:pPr>
          </w:p>
        </w:tc>
      </w:tr>
      <w:tr w:rsidR="004F2D82" w14:paraId="1CCE641C" w14:textId="77777777" w:rsidTr="00F65A28">
        <w:trPr>
          <w:trHeight w:val="20"/>
        </w:trPr>
        <w:tc>
          <w:tcPr>
            <w:tcW w:w="2076" w:type="dxa"/>
            <w:vMerge/>
          </w:tcPr>
          <w:p w14:paraId="0A9E7F78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D8CE5EC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32627E0" w14:textId="77777777" w:rsidR="009B10B4" w:rsidRDefault="009B10B4" w:rsidP="00766BAF">
            <w:pPr>
              <w:jc w:val="center"/>
            </w:pPr>
            <w:r w:rsidRPr="008405B3">
              <w:t>friedelin</w:t>
            </w:r>
            <w:r w:rsidR="00472CBE">
              <w:fldChar w:fldCharType="begin" w:fldLock="1"/>
            </w:r>
            <w:r w:rsidR="00472CBE">
              <w:instrText>ADDIN CSL_CITATION {"citationItems":[{"id":"ITEM-1","itemData":{"author":[{"dropping-particle":"","family":"Butnariu","given":"Monica","non-dropping-particle":"","parse-names":false,"suffix":""}],"id":"ITEM-1","issue":"3","issued":{"date-parts":[["2018"]]},"page":"3-4","title":"Annals of Pharmacology and Pharmaceutics Portulaca Oleracea Phytochemistry and Pharmacological","type":"article-journal","volume":"3"},"uris":["http://www.mendeley.com/documents/?uuid=d10b9a46-7c74-4b0a-a8b7-e166195566a7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472CBE">
              <w:fldChar w:fldCharType="separate"/>
            </w:r>
            <w:r w:rsidR="00472CBE" w:rsidRPr="00472CBE">
              <w:rPr>
                <w:noProof/>
                <w:vertAlign w:val="superscript"/>
              </w:rPr>
              <w:t>9</w:t>
            </w:r>
            <w:r w:rsidR="00472CBE">
              <w:fldChar w:fldCharType="end"/>
            </w:r>
          </w:p>
          <w:p w14:paraId="2873A415" w14:textId="4A4E913A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215D8BF1" w14:textId="3826BE84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91472</w:t>
            </w:r>
          </w:p>
        </w:tc>
      </w:tr>
      <w:tr w:rsidR="004F2D82" w14:paraId="43B7EC4E" w14:textId="77777777" w:rsidTr="00F65A28">
        <w:trPr>
          <w:trHeight w:val="20"/>
        </w:trPr>
        <w:tc>
          <w:tcPr>
            <w:tcW w:w="2076" w:type="dxa"/>
            <w:vMerge/>
          </w:tcPr>
          <w:p w14:paraId="34E34B8E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ED6681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00426BA" w14:textId="77777777" w:rsidR="009B10B4" w:rsidRDefault="009B10B4" w:rsidP="00766BAF">
            <w:pPr>
              <w:jc w:val="center"/>
            </w:pPr>
            <w:r w:rsidRPr="008405B3">
              <w:t>p-hydroxybenzaldehyde</w:t>
            </w:r>
            <w:r w:rsidR="00472CBE">
              <w:fldChar w:fldCharType="begin" w:fldLock="1"/>
            </w:r>
            <w:r w:rsidR="00472CBE">
              <w:instrText>ADDIN CSL_CITATION {"citationItems":[{"id":"ITEM-1","itemData":{"author":[{"dropping-particle":"","family":"Butnariu","given":"Monica","non-dropping-particle":"","parse-names":false,"suffix":""}],"id":"ITEM-1","issue":"3","issued":{"date-parts":[["2018"]]},"page":"3-4","title":"Annals of Pharmacology and Pharmaceutics Portulaca Oleracea Phytochemistry and Pharmacological","type":"article-journal","volume":"3"},"uris":["http://www.mendeley.com/documents/?uuid=d10b9a46-7c74-4b0a-a8b7-e166195566a7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472CBE">
              <w:fldChar w:fldCharType="separate"/>
            </w:r>
            <w:r w:rsidR="00472CBE" w:rsidRPr="00472CBE">
              <w:rPr>
                <w:noProof/>
                <w:vertAlign w:val="superscript"/>
              </w:rPr>
              <w:t>9</w:t>
            </w:r>
            <w:r w:rsidR="00472CBE">
              <w:fldChar w:fldCharType="end"/>
            </w:r>
          </w:p>
          <w:p w14:paraId="43242E5C" w14:textId="51E16C4A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52633A14" w14:textId="02F07D33" w:rsidR="009B10B4" w:rsidRDefault="009B10B4" w:rsidP="00766BAF">
            <w:pPr>
              <w:jc w:val="center"/>
            </w:pPr>
            <w:r>
              <w:t>126</w:t>
            </w:r>
          </w:p>
        </w:tc>
      </w:tr>
      <w:tr w:rsidR="004F2D82" w14:paraId="4C00A9A6" w14:textId="77777777" w:rsidTr="00F65A28">
        <w:trPr>
          <w:trHeight w:val="20"/>
        </w:trPr>
        <w:tc>
          <w:tcPr>
            <w:tcW w:w="2076" w:type="dxa"/>
            <w:vMerge/>
          </w:tcPr>
          <w:p w14:paraId="01F13A6A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E5AB253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7B0BA21" w14:textId="77777777" w:rsidR="009B10B4" w:rsidRDefault="009B10B4" w:rsidP="00766BAF">
            <w:pPr>
              <w:jc w:val="center"/>
            </w:pPr>
            <w:r w:rsidRPr="008405B3">
              <w:t>p-hydroxybenzoic acid</w:t>
            </w:r>
            <w:r w:rsidR="00472CBE">
              <w:fldChar w:fldCharType="begin" w:fldLock="1"/>
            </w:r>
            <w:r w:rsidR="00472CBE">
              <w:instrText>ADDIN CSL_CITATION {"citationItems":[{"id":"ITEM-1","itemData":{"author":[{"dropping-particle":"","family":"Butnariu","given":"Monica","non-dropping-particle":"","parse-names":false,"suffix":""}],"id":"ITEM-1","issue":"3","issued":{"date-parts":[["2018"]]},"page":"3-4","title":"Annals of Pharmacology and Pharmaceutics Portulaca Oleracea Phytochemistry and Pharmacological","type":"article-journal","volume":"3"},"uris":["http://www.mendeley.com/documents/?uuid=d10b9a46-7c74-4b0a-a8b7-e166195566a7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472CBE">
              <w:fldChar w:fldCharType="separate"/>
            </w:r>
            <w:r w:rsidR="00472CBE" w:rsidRPr="00472CBE">
              <w:rPr>
                <w:noProof/>
                <w:vertAlign w:val="superscript"/>
              </w:rPr>
              <w:t>9</w:t>
            </w:r>
            <w:r w:rsidR="00472CBE">
              <w:fldChar w:fldCharType="end"/>
            </w:r>
          </w:p>
          <w:p w14:paraId="6DB60DFC" w14:textId="10ADD428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1877EE60" w14:textId="51BF164E" w:rsidR="009B10B4" w:rsidRDefault="009B10B4" w:rsidP="00766BAF">
            <w:pPr>
              <w:jc w:val="center"/>
            </w:pPr>
            <w:r>
              <w:t>135</w:t>
            </w:r>
          </w:p>
        </w:tc>
      </w:tr>
      <w:tr w:rsidR="004F2D82" w14:paraId="2D280B74" w14:textId="77777777" w:rsidTr="00F65A28">
        <w:trPr>
          <w:trHeight w:val="20"/>
        </w:trPr>
        <w:tc>
          <w:tcPr>
            <w:tcW w:w="2076" w:type="dxa"/>
            <w:vMerge/>
          </w:tcPr>
          <w:p w14:paraId="507917CD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092ECC9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254F7AA" w14:textId="77777777" w:rsidR="009B10B4" w:rsidRDefault="009B10B4" w:rsidP="00766BAF">
            <w:pPr>
              <w:jc w:val="center"/>
            </w:pPr>
            <w:r w:rsidRPr="008405B3">
              <w:t>p-hydroxyacetophenone</w:t>
            </w:r>
            <w:r w:rsidR="00472CBE">
              <w:fldChar w:fldCharType="begin" w:fldLock="1"/>
            </w:r>
            <w:r w:rsidR="00472CBE">
              <w:instrText>ADDIN CSL_CITATION {"citationItems":[{"id":"ITEM-1","itemData":{"author":[{"dropping-particle":"","family":"Butnariu","given":"Monica","non-dropping-particle":"","parse-names":false,"suffix":""}],"id":"ITEM-1","issue":"3","issued":{"date-parts":[["2018"]]},"page":"3-4","title":"Annals of Pharmacology and Pharmaceutics Portulaca Oleracea Phytochemistry and Pharmacological","type":"article-journal","volume":"3"},"uris":["http://www.mendeley.com/documents/?uuid=d10b9a46-7c74-4b0a-a8b7-e166195566a7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472CBE">
              <w:fldChar w:fldCharType="separate"/>
            </w:r>
            <w:r w:rsidR="00472CBE" w:rsidRPr="00472CBE">
              <w:rPr>
                <w:noProof/>
                <w:vertAlign w:val="superscript"/>
              </w:rPr>
              <w:t>9</w:t>
            </w:r>
            <w:r w:rsidR="00472CBE">
              <w:fldChar w:fldCharType="end"/>
            </w:r>
          </w:p>
          <w:p w14:paraId="182AFE80" w14:textId="0E482F8D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2F92C8A4" w14:textId="3CF1E1F3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7469</w:t>
            </w:r>
          </w:p>
        </w:tc>
      </w:tr>
      <w:tr w:rsidR="004F2D82" w14:paraId="17FBF3FB" w14:textId="77777777" w:rsidTr="00F65A28">
        <w:trPr>
          <w:trHeight w:val="20"/>
        </w:trPr>
        <w:tc>
          <w:tcPr>
            <w:tcW w:w="2076" w:type="dxa"/>
            <w:vMerge/>
          </w:tcPr>
          <w:p w14:paraId="744C2CBE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95D596E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3E9C53D0" w14:textId="77777777" w:rsidR="009B10B4" w:rsidRDefault="009B10B4" w:rsidP="00766BAF">
            <w:pPr>
              <w:jc w:val="center"/>
            </w:pPr>
            <w:r w:rsidRPr="00164BEC">
              <w:t>benzamide</w:t>
            </w:r>
            <w:r w:rsidR="00472CBE">
              <w:fldChar w:fldCharType="begin" w:fldLock="1"/>
            </w:r>
            <w:r w:rsidR="00472CBE">
              <w:instrText>ADDIN CSL_CITATION {"citationItems":[{"id":"ITEM-1","itemData":{"author":[{"dropping-particle":"","family":"Butnariu","given":"Monica","non-dropping-particle":"","parse-names":false,"suffix":""}],"id":"ITEM-1","issue":"3","issued":{"date-parts":[["2018"]]},"page":"3-4","title":"Annals of Pharmacology and Pharmaceutics Portulaca Oleracea Phytochemistry and Pharmacological","type":"article-journal","volume":"3"},"uris":["http://www.mendeley.com/documents/?uuid=d10b9a46-7c74-4b0a-a8b7-e166195566a7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472CBE">
              <w:fldChar w:fldCharType="separate"/>
            </w:r>
            <w:r w:rsidR="00472CBE" w:rsidRPr="00472CBE">
              <w:rPr>
                <w:noProof/>
                <w:vertAlign w:val="superscript"/>
              </w:rPr>
              <w:t>9</w:t>
            </w:r>
            <w:r w:rsidR="00472CBE">
              <w:fldChar w:fldCharType="end"/>
            </w:r>
          </w:p>
          <w:p w14:paraId="13CD2EAF" w14:textId="6E07DC53" w:rsidR="00472CBE" w:rsidRDefault="00472CBE" w:rsidP="00766BAF">
            <w:pPr>
              <w:jc w:val="center"/>
            </w:pPr>
          </w:p>
        </w:tc>
        <w:tc>
          <w:tcPr>
            <w:tcW w:w="2158" w:type="dxa"/>
          </w:tcPr>
          <w:p w14:paraId="7D3C93B8" w14:textId="17BBE6D6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2331</w:t>
            </w:r>
          </w:p>
        </w:tc>
      </w:tr>
      <w:tr w:rsidR="004F2D82" w14:paraId="6BDAC202" w14:textId="77777777" w:rsidTr="00F65A28">
        <w:trPr>
          <w:trHeight w:val="20"/>
        </w:trPr>
        <w:tc>
          <w:tcPr>
            <w:tcW w:w="2076" w:type="dxa"/>
            <w:vMerge/>
          </w:tcPr>
          <w:p w14:paraId="37CB9AA8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8F8FAE5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022DD56" w14:textId="2772B76B" w:rsidR="009B10B4" w:rsidRDefault="009B10B4" w:rsidP="00766BAF">
            <w:pPr>
              <w:jc w:val="center"/>
            </w:pPr>
            <w:r w:rsidRPr="00164BEC">
              <w:t>(E)-p</w:t>
            </w:r>
            <w:r>
              <w:t>-</w:t>
            </w:r>
            <w:r w:rsidRPr="00164BEC">
              <w:t>coumaramide</w:t>
            </w:r>
            <w:r w:rsidR="00472CBE">
              <w:fldChar w:fldCharType="begin" w:fldLock="1"/>
            </w:r>
            <w:r w:rsidR="00472CBE">
              <w:instrText>ADDIN CSL_CITATION {"citationItems":[{"id":"ITEM-1","itemData":{"author":[{"dropping-particle":"","family":"Butnariu","given":"Monica","non-dropping-particle":"","parse-names":false,"suffix":""}],"id":"ITEM-1","issue":"3","issued":{"date-parts":[["2018"]]},"page":"3-4","title":"Annals of Pharmacology and Pharmaceutics Portulaca Oleracea Phytochemistry and Pharmacological","type":"article-journal","volume":"3"},"uris":["http://www.mendeley.com/documents/?uuid=d10b9a46-7c74-4b0a-a8b7-e166195566a7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472CBE">
              <w:fldChar w:fldCharType="separate"/>
            </w:r>
            <w:r w:rsidR="00472CBE" w:rsidRPr="00472CBE">
              <w:rPr>
                <w:noProof/>
                <w:vertAlign w:val="superscript"/>
              </w:rPr>
              <w:t>9</w:t>
            </w:r>
            <w:r w:rsidR="00472CBE">
              <w:fldChar w:fldCharType="end"/>
            </w:r>
          </w:p>
          <w:p w14:paraId="0B8BC5E0" w14:textId="7F40A506" w:rsidR="009B10B4" w:rsidRPr="00472CBE" w:rsidRDefault="009B10B4" w:rsidP="00766BAF">
            <w:pPr>
              <w:jc w:val="center"/>
              <w:rPr>
                <w:b/>
                <w:bCs/>
                <w:color w:val="FF0000"/>
              </w:rPr>
            </w:pPr>
          </w:p>
        </w:tc>
        <w:tc>
          <w:tcPr>
            <w:tcW w:w="2158" w:type="dxa"/>
          </w:tcPr>
          <w:p w14:paraId="22BDF132" w14:textId="01883CBA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6637983</w:t>
            </w:r>
          </w:p>
        </w:tc>
      </w:tr>
      <w:tr w:rsidR="004F2D82" w14:paraId="39E42E9F" w14:textId="77777777" w:rsidTr="00F65A28">
        <w:trPr>
          <w:trHeight w:val="24"/>
        </w:trPr>
        <w:tc>
          <w:tcPr>
            <w:tcW w:w="2076" w:type="dxa"/>
            <w:vMerge/>
          </w:tcPr>
          <w:p w14:paraId="4F9CF5D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38F8494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A66CBE3" w14:textId="4A221822" w:rsidR="00184F9E" w:rsidRPr="00472CB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(5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Bicyclo[2.2.1]heptyl) ethylamine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55CA3ED2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43DE154E" w14:textId="136FD5F0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61455</w:t>
            </w:r>
          </w:p>
        </w:tc>
      </w:tr>
      <w:tr w:rsidR="004F2D82" w14:paraId="45CB6764" w14:textId="77777777" w:rsidTr="00F65A28">
        <w:trPr>
          <w:trHeight w:val="20"/>
        </w:trPr>
        <w:tc>
          <w:tcPr>
            <w:tcW w:w="2076" w:type="dxa"/>
            <w:vMerge/>
          </w:tcPr>
          <w:p w14:paraId="27746659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7873CD3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6513A71" w14:textId="44BE3805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Phosphoric acid, dibutyl 3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trifluoromethyl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3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pentyl ester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13B1DB52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5570C213" w14:textId="77777777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6421782</w:t>
            </w:r>
          </w:p>
          <w:p w14:paraId="5A3531FC" w14:textId="3F3FF54A" w:rsidR="009B10B4" w:rsidRDefault="009B10B4" w:rsidP="00766BAF">
            <w:pPr>
              <w:jc w:val="center"/>
            </w:pPr>
          </w:p>
        </w:tc>
      </w:tr>
      <w:tr w:rsidR="004F2D82" w14:paraId="2FF257C3" w14:textId="77777777" w:rsidTr="00F65A28">
        <w:trPr>
          <w:trHeight w:val="20"/>
        </w:trPr>
        <w:tc>
          <w:tcPr>
            <w:tcW w:w="2076" w:type="dxa"/>
            <w:vMerge/>
          </w:tcPr>
          <w:p w14:paraId="274A2ED0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3F29FFA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78A1A98" w14:textId="4222F5BE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Imidazole, 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amino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5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[(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carboxy) vinyl]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138DBAB2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6DF01F6C" w14:textId="0407EEA7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4104</w:t>
            </w:r>
          </w:p>
        </w:tc>
      </w:tr>
      <w:tr w:rsidR="004F2D82" w14:paraId="22F55CB8" w14:textId="77777777" w:rsidTr="00F65A28">
        <w:trPr>
          <w:trHeight w:val="20"/>
        </w:trPr>
        <w:tc>
          <w:tcPr>
            <w:tcW w:w="2076" w:type="dxa"/>
            <w:vMerge/>
          </w:tcPr>
          <w:p w14:paraId="7F1DB279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154B59B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2BBE49D1" w14:textId="5E00A5C0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proofErr w:type="spellStart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Cyclopropanepentanoic</w:t>
            </w:r>
            <w:proofErr w:type="spellEnd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acid, 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undecyl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, methyl ester, trans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2D35A24F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19C7D9A5" w14:textId="60FA84FE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91691232</w:t>
            </w:r>
          </w:p>
        </w:tc>
      </w:tr>
      <w:tr w:rsidR="004F2D82" w14:paraId="79AFDF91" w14:textId="77777777" w:rsidTr="00F65A28">
        <w:trPr>
          <w:trHeight w:val="20"/>
        </w:trPr>
        <w:tc>
          <w:tcPr>
            <w:tcW w:w="2076" w:type="dxa"/>
            <w:vMerge/>
          </w:tcPr>
          <w:p w14:paraId="39F2C726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1CEE18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B681587" w14:textId="14687516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6,9,1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Octadecatrienoic acid, phenylmethyl ester, (Z, Z, Z)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44958074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68AE16DC" w14:textId="57D4400E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8209</w:t>
            </w:r>
          </w:p>
        </w:tc>
      </w:tr>
      <w:tr w:rsidR="004F2D82" w14:paraId="3C2F2E84" w14:textId="77777777" w:rsidTr="00F65A28">
        <w:trPr>
          <w:trHeight w:val="20"/>
        </w:trPr>
        <w:tc>
          <w:tcPr>
            <w:tcW w:w="2076" w:type="dxa"/>
            <w:vMerge/>
          </w:tcPr>
          <w:p w14:paraId="6B20C239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2C7EAFB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589A6293" w14:textId="1F033C91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n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Nonadecanol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1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6EB8F9FB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1B57CF56" w14:textId="169524C8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80281</w:t>
            </w:r>
          </w:p>
          <w:p w14:paraId="2A8E9D24" w14:textId="3B2DFFBE" w:rsidR="009B10B4" w:rsidRDefault="009B10B4" w:rsidP="00766BAF">
            <w:pPr>
              <w:jc w:val="center"/>
            </w:pPr>
          </w:p>
        </w:tc>
      </w:tr>
      <w:tr w:rsidR="004F2D82" w14:paraId="7CC62034" w14:textId="77777777" w:rsidTr="00F65A28">
        <w:trPr>
          <w:trHeight w:val="20"/>
        </w:trPr>
        <w:tc>
          <w:tcPr>
            <w:tcW w:w="2076" w:type="dxa"/>
            <w:vMerge/>
          </w:tcPr>
          <w:p w14:paraId="79185FE2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7234A74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5C92CD0" w14:textId="201E85B2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Trans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Dodecen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1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ol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19570A2C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1787570C" w14:textId="3E232F11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352845</w:t>
            </w:r>
          </w:p>
          <w:p w14:paraId="5FEC069A" w14:textId="78380CFC" w:rsidR="009B10B4" w:rsidRDefault="009B10B4" w:rsidP="00766BAF">
            <w:pPr>
              <w:jc w:val="center"/>
            </w:pPr>
          </w:p>
        </w:tc>
      </w:tr>
      <w:tr w:rsidR="004F2D82" w14:paraId="6E051A25" w14:textId="77777777" w:rsidTr="00F65A28">
        <w:trPr>
          <w:trHeight w:val="20"/>
        </w:trPr>
        <w:tc>
          <w:tcPr>
            <w:tcW w:w="2076" w:type="dxa"/>
            <w:vMerge/>
          </w:tcPr>
          <w:p w14:paraId="01BA74B0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691B34A4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D2ADD4C" w14:textId="3150DA9E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Methyl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Z, Z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3,13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octadecadienol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1173E7DF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53BF53F7" w14:textId="5CB55AD1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4412</w:t>
            </w:r>
          </w:p>
        </w:tc>
      </w:tr>
      <w:tr w:rsidR="004F2D82" w14:paraId="5402E5F2" w14:textId="77777777" w:rsidTr="00F65A28">
        <w:trPr>
          <w:trHeight w:val="20"/>
        </w:trPr>
        <w:tc>
          <w:tcPr>
            <w:tcW w:w="2076" w:type="dxa"/>
            <w:vMerge/>
          </w:tcPr>
          <w:p w14:paraId="54C90177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E4A0E2B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282851BB" w14:textId="32F0BB59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9,12,15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Octadecatrienal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43460358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3A0E5C97" w14:textId="7DF350BE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3384</w:t>
            </w:r>
          </w:p>
        </w:tc>
      </w:tr>
      <w:tr w:rsidR="004F2D82" w14:paraId="7E7BDA53" w14:textId="77777777" w:rsidTr="00F65A28">
        <w:trPr>
          <w:trHeight w:val="20"/>
        </w:trPr>
        <w:tc>
          <w:tcPr>
            <w:tcW w:w="2076" w:type="dxa"/>
            <w:vMerge/>
          </w:tcPr>
          <w:p w14:paraId="0E3C4DA2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A7AF5BA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7F5BAD2" w14:textId="3499A38C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proofErr w:type="spellStart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Hexanedioic</w:t>
            </w:r>
            <w:proofErr w:type="spellEnd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acid, </w:t>
            </w:r>
            <w:proofErr w:type="spellStart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diisooctyl</w:t>
            </w:r>
            <w:proofErr w:type="spellEnd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ester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1392A0DC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1A31AB0D" w14:textId="47749C00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6932</w:t>
            </w:r>
          </w:p>
        </w:tc>
      </w:tr>
      <w:tr w:rsidR="004F2D82" w14:paraId="1601736A" w14:textId="77777777" w:rsidTr="00F65A28">
        <w:trPr>
          <w:trHeight w:val="24"/>
        </w:trPr>
        <w:tc>
          <w:tcPr>
            <w:tcW w:w="2076" w:type="dxa"/>
            <w:vMerge/>
          </w:tcPr>
          <w:p w14:paraId="01DD691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614B32E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F976C01" w14:textId="7EEE7240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Octadecane, 1,1’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[(1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methyl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1,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ethanediyl) bis (oxy)]bis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0BB95484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691824FA" w14:textId="77777777" w:rsidR="009B10B4" w:rsidRDefault="009B10B4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45620</w:t>
            </w:r>
          </w:p>
          <w:p w14:paraId="032AA4D0" w14:textId="78A276ED" w:rsidR="009B10B4" w:rsidRDefault="009B10B4" w:rsidP="00766BAF">
            <w:pPr>
              <w:jc w:val="center"/>
            </w:pPr>
          </w:p>
        </w:tc>
      </w:tr>
      <w:tr w:rsidR="004F2D82" w14:paraId="744F05D6" w14:textId="77777777" w:rsidTr="00F65A28">
        <w:trPr>
          <w:trHeight w:val="24"/>
        </w:trPr>
        <w:tc>
          <w:tcPr>
            <w:tcW w:w="2076" w:type="dxa"/>
            <w:vMerge/>
          </w:tcPr>
          <w:p w14:paraId="0E65EE94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777E6B05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63946FF" w14:textId="4AC348F2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Tributyl phosphate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71B99BFF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47DC950E" w14:textId="0C4556A8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31357</w:t>
            </w:r>
          </w:p>
        </w:tc>
      </w:tr>
      <w:tr w:rsidR="004F2D82" w14:paraId="10769899" w14:textId="77777777" w:rsidTr="00F65A28">
        <w:trPr>
          <w:trHeight w:val="24"/>
        </w:trPr>
        <w:tc>
          <w:tcPr>
            <w:tcW w:w="2076" w:type="dxa"/>
            <w:vMerge/>
          </w:tcPr>
          <w:p w14:paraId="169FD516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0CBE67AA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2CED0C79" w14:textId="7A71F741" w:rsidR="009B10B4" w:rsidRPr="00184F9E" w:rsidRDefault="009B10B4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Pentanamine, N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ethyl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4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methyl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6E2F64DE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7F9BA0D9" w14:textId="0D1CBA55" w:rsidR="009B10B4" w:rsidRDefault="009B10B4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39359</w:t>
            </w:r>
          </w:p>
        </w:tc>
      </w:tr>
      <w:tr w:rsidR="004F2D82" w14:paraId="02385300" w14:textId="77777777" w:rsidTr="00F65A28">
        <w:trPr>
          <w:trHeight w:val="24"/>
        </w:trPr>
        <w:tc>
          <w:tcPr>
            <w:tcW w:w="2076" w:type="dxa"/>
            <w:vMerge/>
          </w:tcPr>
          <w:p w14:paraId="30C8F17C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27E4FBF6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44287958" w14:textId="70EE1C69" w:rsidR="00184F9E" w:rsidRPr="00184F9E" w:rsidRDefault="00184F9E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0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Octadecenoic acid, methyl ester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69CAF0A1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58163127" w14:textId="66688659" w:rsidR="00184F9E" w:rsidRDefault="00184F9E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25642</w:t>
            </w:r>
          </w:p>
          <w:p w14:paraId="16A2E503" w14:textId="13CE3B70" w:rsidR="009B10B4" w:rsidRDefault="009B10B4" w:rsidP="00766BAF">
            <w:pPr>
              <w:jc w:val="center"/>
            </w:pPr>
          </w:p>
        </w:tc>
      </w:tr>
      <w:tr w:rsidR="004F2D82" w14:paraId="5D4E49DD" w14:textId="77777777" w:rsidTr="00F65A28">
        <w:trPr>
          <w:trHeight w:val="24"/>
        </w:trPr>
        <w:tc>
          <w:tcPr>
            <w:tcW w:w="2076" w:type="dxa"/>
            <w:vMerge/>
          </w:tcPr>
          <w:p w14:paraId="45D4CF3D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01F1F66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7C15D50E" w14:textId="3D4B8AB5" w:rsidR="00184F9E" w:rsidRPr="00184F9E" w:rsidRDefault="00184F9E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proofErr w:type="spellStart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Tetradecanoic</w:t>
            </w:r>
            <w:proofErr w:type="spellEnd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acid, 1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methyl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, methyl ester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10BBE85F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0919E7DE" w14:textId="77777777" w:rsidR="00184F9E" w:rsidRDefault="00184F9E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1206</w:t>
            </w:r>
          </w:p>
          <w:p w14:paraId="15043412" w14:textId="70F561F5" w:rsidR="009B10B4" w:rsidRDefault="009B10B4" w:rsidP="00766BAF">
            <w:pPr>
              <w:jc w:val="center"/>
            </w:pPr>
          </w:p>
        </w:tc>
      </w:tr>
      <w:tr w:rsidR="004F2D82" w14:paraId="6244A939" w14:textId="77777777" w:rsidTr="00F65A28">
        <w:trPr>
          <w:trHeight w:val="24"/>
        </w:trPr>
        <w:tc>
          <w:tcPr>
            <w:tcW w:w="2076" w:type="dxa"/>
            <w:vMerge/>
          </w:tcPr>
          <w:p w14:paraId="1F748D63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560CA3B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0F4AE455" w14:textId="1A118A5A" w:rsidR="00184F9E" w:rsidRPr="00184F9E" w:rsidRDefault="00184F9E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13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Heptadecyn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1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ol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6A44EAEC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7AB38FB9" w14:textId="559DB39A" w:rsidR="00184F9E" w:rsidRDefault="00184F9E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57439</w:t>
            </w:r>
          </w:p>
          <w:p w14:paraId="7D3B2D45" w14:textId="0C065704" w:rsidR="009B10B4" w:rsidRDefault="009B10B4" w:rsidP="00766BAF">
            <w:pPr>
              <w:jc w:val="center"/>
            </w:pPr>
          </w:p>
        </w:tc>
      </w:tr>
      <w:tr w:rsidR="004F2D82" w14:paraId="34B1358C" w14:textId="77777777" w:rsidTr="00F65A28">
        <w:trPr>
          <w:trHeight w:val="24"/>
        </w:trPr>
        <w:tc>
          <w:tcPr>
            <w:tcW w:w="2076" w:type="dxa"/>
            <w:vMerge/>
          </w:tcPr>
          <w:p w14:paraId="7F1CE4F7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288E233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3F535139" w14:textId="03503548" w:rsidR="00184F9E" w:rsidRPr="00184F9E" w:rsidRDefault="00184F9E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9,1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Octadecadienoic acid (Z, Z)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 xml:space="preserve">, 2,3 bis[(trimethylsilyl) oxy] propyl ester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3EE90234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5798E088" w14:textId="77777777" w:rsidR="00184F9E" w:rsidRDefault="00184F9E" w:rsidP="00766BAF">
            <w:pPr>
              <w:jc w:val="center"/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66692</w:t>
            </w:r>
          </w:p>
          <w:p w14:paraId="285A8BC8" w14:textId="54438F9B" w:rsidR="009B10B4" w:rsidRDefault="009B10B4" w:rsidP="00766BAF">
            <w:pPr>
              <w:jc w:val="center"/>
            </w:pPr>
          </w:p>
        </w:tc>
      </w:tr>
      <w:tr w:rsidR="004F2D82" w14:paraId="2BE823BF" w14:textId="77777777" w:rsidTr="00F65A28">
        <w:trPr>
          <w:trHeight w:val="24"/>
        </w:trPr>
        <w:tc>
          <w:tcPr>
            <w:tcW w:w="2076" w:type="dxa"/>
            <w:vMerge/>
          </w:tcPr>
          <w:p w14:paraId="0D60170D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3A61035F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18E3FA8E" w14:textId="5217D759" w:rsidR="00184F9E" w:rsidRPr="00184F9E" w:rsidRDefault="00184F9E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Di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n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</w:r>
            <w:proofErr w:type="spellStart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decylsulfone</w:t>
            </w:r>
            <w:proofErr w:type="spellEnd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3195A0B8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36CB2F73" w14:textId="178D3AFF" w:rsidR="009B10B4" w:rsidRDefault="00184F9E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19089489</w:t>
            </w:r>
          </w:p>
        </w:tc>
      </w:tr>
      <w:tr w:rsidR="004F2D82" w14:paraId="651E5AB4" w14:textId="77777777" w:rsidTr="00F65A28">
        <w:trPr>
          <w:trHeight w:val="24"/>
        </w:trPr>
        <w:tc>
          <w:tcPr>
            <w:tcW w:w="2076" w:type="dxa"/>
            <w:vMerge/>
          </w:tcPr>
          <w:p w14:paraId="03B02F7B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191A340A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BF94407" w14:textId="4197DDAC" w:rsidR="00184F9E" w:rsidRPr="00184F9E" w:rsidRDefault="00184F9E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Ethyl iso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</w:r>
            <w:proofErr w:type="spellStart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allocholate</w:t>
            </w:r>
            <w:proofErr w:type="spellEnd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43EEB4B2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1D4B1982" w14:textId="4340419B" w:rsidR="009B10B4" w:rsidRDefault="00184F9E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52096</w:t>
            </w:r>
          </w:p>
        </w:tc>
      </w:tr>
      <w:tr w:rsidR="004F2D82" w14:paraId="7EA946EE" w14:textId="77777777" w:rsidTr="00F65A28">
        <w:trPr>
          <w:trHeight w:val="24"/>
        </w:trPr>
        <w:tc>
          <w:tcPr>
            <w:tcW w:w="2076" w:type="dxa"/>
            <w:vMerge/>
          </w:tcPr>
          <w:p w14:paraId="588A9A5C" w14:textId="77777777" w:rsidR="009B10B4" w:rsidRDefault="009B10B4" w:rsidP="00766BAF">
            <w:pPr>
              <w:jc w:val="center"/>
            </w:pPr>
          </w:p>
        </w:tc>
        <w:tc>
          <w:tcPr>
            <w:tcW w:w="2137" w:type="dxa"/>
            <w:vMerge/>
          </w:tcPr>
          <w:p w14:paraId="585095A2" w14:textId="77777777" w:rsidR="009B10B4" w:rsidRDefault="009B10B4" w:rsidP="00766BAF">
            <w:pPr>
              <w:jc w:val="center"/>
            </w:pPr>
          </w:p>
        </w:tc>
        <w:tc>
          <w:tcPr>
            <w:tcW w:w="2979" w:type="dxa"/>
          </w:tcPr>
          <w:p w14:paraId="6C6DF6DD" w14:textId="754C98F7" w:rsidR="00184F9E" w:rsidRPr="00472CBE" w:rsidRDefault="00184F9E" w:rsidP="00766BAF">
            <w:pPr>
              <w:pStyle w:val="Pa14"/>
              <w:jc w:val="center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Octadecanoic acid, 2</w:t>
            </w:r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noBreakHyphen/>
              <w:t>(</w:t>
            </w:r>
            <w:proofErr w:type="spellStart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octadecyloxy</w:t>
            </w:r>
            <w:proofErr w:type="spellEnd"/>
            <w:r w:rsidRPr="00184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) ethyl ester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begin" w:fldLock="1"/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instrText>ADDIN CSL_CITATION {"citationItems":[{"id":"ITEM-1","itemData":{"author":[{"dropping-particle":"","family":"Durgawale","given":"Trupti P","non-dropping-particle":"","parse-names":false,"suffix":""},{"dropping-particle":"","family":"Khanwelkar","given":"Chitra C","non-dropping-particle":"","parse-names":false,"suffix":""},{"dropping-particle":"","family":"Durgawale","given":"Pratik P","non-dropping-particle":"","parse-names":false,"suffix":""}],"id":"ITEM-1","issue":"9","issued":{"date-parts":[["2018"]]},"page":"11-14","title":"PHYTOCHEMICAL ANALYSIS OF PORTULACA OLERACEA AND PORTULACA QUADRIFIDA EXTRACTS USING GAS CHROMATOGRAPH Y – MASS SPECTROMETRY","type":"article-journal","volume":"11"},"uris":["http://www.mendeley.com/documents/?uuid=6fb3bdfc-e82d-400d-92be-26eb136eb1f6"]}],"mendeley":{"formattedCitation":"&lt;sup&gt;10&lt;/sup&gt;","plainTextFormattedCitation":"10"},"properties":{"noteIndex":0},"schema":"https://github.com/citation-style-language/schema/raw/master/csl-citation.json"}</w:instrTex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separate"/>
            </w:r>
            <w:r w:rsidR="00472CBE" w:rsidRPr="00472CBE">
              <w:rPr>
                <w:rFonts w:asciiTheme="minorHAnsi" w:hAnsiTheme="minorHAnsi" w:cstheme="minorHAnsi"/>
                <w:noProof/>
                <w:color w:val="000000"/>
                <w:sz w:val="22"/>
                <w:szCs w:val="22"/>
                <w:vertAlign w:val="superscript"/>
              </w:rPr>
              <w:t>10</w:t>
            </w:r>
            <w:r w:rsidR="00472CB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fldChar w:fldCharType="end"/>
            </w:r>
          </w:p>
          <w:p w14:paraId="1A808AEB" w14:textId="77777777" w:rsidR="009B10B4" w:rsidRPr="00184F9E" w:rsidRDefault="009B10B4" w:rsidP="00766BAF">
            <w:pPr>
              <w:jc w:val="center"/>
              <w:rPr>
                <w:rFonts w:cstheme="minorHAnsi"/>
              </w:rPr>
            </w:pPr>
          </w:p>
        </w:tc>
        <w:tc>
          <w:tcPr>
            <w:tcW w:w="2158" w:type="dxa"/>
          </w:tcPr>
          <w:p w14:paraId="26895C5E" w14:textId="70C0560A" w:rsidR="009B10B4" w:rsidRDefault="00184F9E" w:rsidP="00766BAF">
            <w:pPr>
              <w:jc w:val="center"/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45632</w:t>
            </w:r>
          </w:p>
        </w:tc>
      </w:tr>
    </w:tbl>
    <w:p w14:paraId="1496E683" w14:textId="77777777" w:rsidR="00D07852" w:rsidRDefault="00D07852"/>
    <w:p w14:paraId="0149634D" w14:textId="3681D6E5" w:rsidR="00EB3123" w:rsidRDefault="00D07852">
      <w:pPr>
        <w:rPr>
          <w:b/>
          <w:bCs/>
        </w:rPr>
      </w:pPr>
      <w:r w:rsidRPr="00D07852">
        <w:rPr>
          <w:b/>
          <w:bCs/>
        </w:rPr>
        <w:t>References</w:t>
      </w:r>
      <w:r>
        <w:rPr>
          <w:b/>
          <w:bCs/>
        </w:rPr>
        <w:t>:</w:t>
      </w:r>
    </w:p>
    <w:p w14:paraId="072019CF" w14:textId="31853A60" w:rsidR="00472CBE" w:rsidRPr="00472CBE" w:rsidRDefault="00D07852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b/>
          <w:bCs/>
        </w:rPr>
        <w:fldChar w:fldCharType="begin" w:fldLock="1"/>
      </w:r>
      <w:r>
        <w:rPr>
          <w:b/>
          <w:bCs/>
        </w:rPr>
        <w:instrText xml:space="preserve">ADDIN Mendeley Bibliography CSL_BIBLIOGRAPHY </w:instrText>
      </w:r>
      <w:r>
        <w:rPr>
          <w:b/>
          <w:bCs/>
        </w:rPr>
        <w:fldChar w:fldCharType="separate"/>
      </w:r>
      <w:r w:rsidR="00472CBE" w:rsidRPr="00472CBE">
        <w:rPr>
          <w:rFonts w:ascii="Calibri" w:hAnsi="Calibri" w:cs="Calibri"/>
          <w:noProof/>
          <w:szCs w:val="24"/>
        </w:rPr>
        <w:t>1.</w:t>
      </w:r>
      <w:r w:rsidR="00472CBE" w:rsidRPr="00472CBE">
        <w:rPr>
          <w:rFonts w:ascii="Calibri" w:hAnsi="Calibri" w:cs="Calibri"/>
          <w:noProof/>
          <w:szCs w:val="24"/>
        </w:rPr>
        <w:tab/>
        <w:t xml:space="preserve">Yang, Y., Wu, Z. &amp; Chen, W. CHEMICAL CONSTITUENTS OF Polygonum capitatum. </w:t>
      </w:r>
      <w:r w:rsidR="00472CBE" w:rsidRPr="00472CBE">
        <w:rPr>
          <w:rFonts w:ascii="Calibri" w:hAnsi="Calibri" w:cs="Calibri"/>
          <w:b/>
          <w:bCs/>
          <w:noProof/>
          <w:szCs w:val="24"/>
        </w:rPr>
        <w:t>51</w:t>
      </w:r>
      <w:r w:rsidR="00472CBE" w:rsidRPr="00472CBE">
        <w:rPr>
          <w:rFonts w:ascii="Calibri" w:hAnsi="Calibri" w:cs="Calibri"/>
          <w:noProof/>
          <w:szCs w:val="24"/>
        </w:rPr>
        <w:t>, 291–293 (2015).</w:t>
      </w:r>
    </w:p>
    <w:p w14:paraId="758AD923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72CBE">
        <w:rPr>
          <w:rFonts w:ascii="Calibri" w:hAnsi="Calibri" w:cs="Calibri"/>
          <w:noProof/>
          <w:szCs w:val="24"/>
        </w:rPr>
        <w:t>2.</w:t>
      </w:r>
      <w:r w:rsidRPr="00472CBE">
        <w:rPr>
          <w:rFonts w:ascii="Calibri" w:hAnsi="Calibri" w:cs="Calibri"/>
          <w:noProof/>
          <w:szCs w:val="24"/>
        </w:rPr>
        <w:tab/>
        <w:t xml:space="preserve">Don, D. Chemical constituents from Polygonum capitatum Buch-Ham . </w:t>
      </w:r>
      <w:r w:rsidRPr="00472CBE">
        <w:rPr>
          <w:rFonts w:ascii="Calibri" w:hAnsi="Calibri" w:cs="Calibri"/>
          <w:i/>
          <w:iCs/>
          <w:noProof/>
          <w:szCs w:val="24"/>
        </w:rPr>
        <w:t>Biochem. Syst. Ecol.</w:t>
      </w:r>
      <w:r w:rsidRPr="00472CBE">
        <w:rPr>
          <w:rFonts w:ascii="Calibri" w:hAnsi="Calibri" w:cs="Calibri"/>
          <w:noProof/>
          <w:szCs w:val="24"/>
        </w:rPr>
        <w:t xml:space="preserve"> </w:t>
      </w:r>
      <w:r w:rsidRPr="00472CBE">
        <w:rPr>
          <w:rFonts w:ascii="Calibri" w:hAnsi="Calibri" w:cs="Calibri"/>
          <w:b/>
          <w:bCs/>
          <w:noProof/>
          <w:szCs w:val="24"/>
        </w:rPr>
        <w:t>59</w:t>
      </w:r>
      <w:r w:rsidRPr="00472CBE">
        <w:rPr>
          <w:rFonts w:ascii="Calibri" w:hAnsi="Calibri" w:cs="Calibri"/>
          <w:noProof/>
          <w:szCs w:val="24"/>
        </w:rPr>
        <w:t>, 8–11 (2015).</w:t>
      </w:r>
    </w:p>
    <w:p w14:paraId="6AB903BB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72CBE">
        <w:rPr>
          <w:rFonts w:ascii="Calibri" w:hAnsi="Calibri" w:cs="Calibri"/>
          <w:noProof/>
          <w:szCs w:val="24"/>
        </w:rPr>
        <w:t>3.</w:t>
      </w:r>
      <w:r w:rsidRPr="00472CBE">
        <w:rPr>
          <w:rFonts w:ascii="Calibri" w:hAnsi="Calibri" w:cs="Calibri"/>
          <w:noProof/>
          <w:szCs w:val="24"/>
        </w:rPr>
        <w:tab/>
        <w:t xml:space="preserve">Oleszek, M., Kowalska, I. &amp; Oleszek, W. </w:t>
      </w:r>
      <w:r w:rsidRPr="00472CBE">
        <w:rPr>
          <w:rFonts w:ascii="Calibri" w:hAnsi="Calibri" w:cs="Calibri"/>
          <w:i/>
          <w:iCs/>
          <w:noProof/>
          <w:szCs w:val="24"/>
        </w:rPr>
        <w:t>Phytochemicals in bioenergy crops</w:t>
      </w:r>
      <w:r w:rsidRPr="00472CBE">
        <w:rPr>
          <w:rFonts w:ascii="Calibri" w:hAnsi="Calibri" w:cs="Calibri"/>
          <w:noProof/>
          <w:szCs w:val="24"/>
        </w:rPr>
        <w:t xml:space="preserve">. </w:t>
      </w:r>
      <w:r w:rsidRPr="00472CBE">
        <w:rPr>
          <w:rFonts w:ascii="Calibri" w:hAnsi="Calibri" w:cs="Calibri"/>
          <w:i/>
          <w:iCs/>
          <w:noProof/>
          <w:szCs w:val="24"/>
        </w:rPr>
        <w:t>Phytochemistry Reviews</w:t>
      </w:r>
      <w:r w:rsidRPr="00472CBE">
        <w:rPr>
          <w:rFonts w:ascii="Calibri" w:hAnsi="Calibri" w:cs="Calibri"/>
          <w:noProof/>
          <w:szCs w:val="24"/>
        </w:rPr>
        <w:t xml:space="preserve"> vol. 7 (Springer Netherlands, 2019).</w:t>
      </w:r>
    </w:p>
    <w:p w14:paraId="56D10C0D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72CBE">
        <w:rPr>
          <w:rFonts w:ascii="Calibri" w:hAnsi="Calibri" w:cs="Calibri"/>
          <w:noProof/>
          <w:szCs w:val="24"/>
        </w:rPr>
        <w:t>4.</w:t>
      </w:r>
      <w:r w:rsidRPr="00472CBE">
        <w:rPr>
          <w:rFonts w:ascii="Calibri" w:hAnsi="Calibri" w:cs="Calibri"/>
          <w:noProof/>
          <w:szCs w:val="24"/>
        </w:rPr>
        <w:tab/>
        <w:t xml:space="preserve">Patocka, J., Navratilova, Z. &amp; Ovando, M. ( Reynoutria spp . ). </w:t>
      </w:r>
      <w:r w:rsidRPr="00472CBE">
        <w:rPr>
          <w:rFonts w:ascii="Calibri" w:hAnsi="Calibri" w:cs="Calibri"/>
          <w:b/>
          <w:bCs/>
          <w:noProof/>
          <w:szCs w:val="24"/>
        </w:rPr>
        <w:t>86</w:t>
      </w:r>
      <w:r w:rsidRPr="00472CBE">
        <w:rPr>
          <w:rFonts w:ascii="Calibri" w:hAnsi="Calibri" w:cs="Calibri"/>
          <w:noProof/>
          <w:szCs w:val="24"/>
        </w:rPr>
        <w:t>, 17–31 (2017).</w:t>
      </w:r>
    </w:p>
    <w:p w14:paraId="2CC836E0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72CBE">
        <w:rPr>
          <w:rFonts w:ascii="Calibri" w:hAnsi="Calibri" w:cs="Calibri"/>
          <w:noProof/>
          <w:szCs w:val="24"/>
        </w:rPr>
        <w:t>5.</w:t>
      </w:r>
      <w:r w:rsidRPr="00472CBE">
        <w:rPr>
          <w:rFonts w:ascii="Calibri" w:hAnsi="Calibri" w:cs="Calibri"/>
          <w:noProof/>
          <w:szCs w:val="24"/>
        </w:rPr>
        <w:tab/>
        <w:t xml:space="preserve">Yang, Y., An, M., Jin, Y. &amp; Chen, H. Chemical constituents from the rhizome of Polygonum paleaceum and their antifungal activity. </w:t>
      </w:r>
      <w:r w:rsidRPr="00472CBE">
        <w:rPr>
          <w:rFonts w:ascii="Calibri" w:hAnsi="Calibri" w:cs="Calibri"/>
          <w:b/>
          <w:bCs/>
          <w:noProof/>
          <w:szCs w:val="24"/>
        </w:rPr>
        <w:t>6020</w:t>
      </w:r>
      <w:r w:rsidRPr="00472CBE">
        <w:rPr>
          <w:rFonts w:ascii="Calibri" w:hAnsi="Calibri" w:cs="Calibri"/>
          <w:noProof/>
          <w:szCs w:val="24"/>
        </w:rPr>
        <w:t>, (2016).</w:t>
      </w:r>
    </w:p>
    <w:p w14:paraId="17EDF549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72CBE">
        <w:rPr>
          <w:rFonts w:ascii="Calibri" w:hAnsi="Calibri" w:cs="Calibri"/>
          <w:noProof/>
          <w:szCs w:val="24"/>
        </w:rPr>
        <w:t>6.</w:t>
      </w:r>
      <w:r w:rsidRPr="00472CBE">
        <w:rPr>
          <w:rFonts w:ascii="Calibri" w:hAnsi="Calibri" w:cs="Calibri"/>
          <w:noProof/>
          <w:szCs w:val="24"/>
        </w:rPr>
        <w:tab/>
        <w:t xml:space="preserve">Wang, K., Zhang, Y. &amp; Yang, C. Antioxidant phenolic compounds from rhizomes of Polygonum paleaceum. </w:t>
      </w:r>
      <w:r w:rsidRPr="00472CBE">
        <w:rPr>
          <w:rFonts w:ascii="Calibri" w:hAnsi="Calibri" w:cs="Calibri"/>
          <w:b/>
          <w:bCs/>
          <w:noProof/>
          <w:szCs w:val="24"/>
        </w:rPr>
        <w:t>96</w:t>
      </w:r>
      <w:r w:rsidRPr="00472CBE">
        <w:rPr>
          <w:rFonts w:ascii="Calibri" w:hAnsi="Calibri" w:cs="Calibri"/>
          <w:noProof/>
          <w:szCs w:val="24"/>
        </w:rPr>
        <w:t>, 483–487 (2005).</w:t>
      </w:r>
    </w:p>
    <w:p w14:paraId="1EE7B70E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72CBE">
        <w:rPr>
          <w:rFonts w:ascii="Calibri" w:hAnsi="Calibri" w:cs="Calibri"/>
          <w:noProof/>
          <w:szCs w:val="24"/>
        </w:rPr>
        <w:t>7.</w:t>
      </w:r>
      <w:r w:rsidRPr="00472CBE">
        <w:rPr>
          <w:rFonts w:ascii="Calibri" w:hAnsi="Calibri" w:cs="Calibri"/>
          <w:noProof/>
          <w:szCs w:val="24"/>
        </w:rPr>
        <w:tab/>
        <w:t xml:space="preserve">Shen, B. </w:t>
      </w:r>
      <w:r w:rsidRPr="00472CBE">
        <w:rPr>
          <w:rFonts w:ascii="Calibri" w:hAnsi="Calibri" w:cs="Calibri"/>
          <w:i/>
          <w:iCs/>
          <w:noProof/>
          <w:szCs w:val="24"/>
        </w:rPr>
        <w:t>et al.</w:t>
      </w:r>
      <w:r w:rsidRPr="00472CBE">
        <w:rPr>
          <w:rFonts w:ascii="Calibri" w:hAnsi="Calibri" w:cs="Calibri"/>
          <w:noProof/>
          <w:szCs w:val="24"/>
        </w:rPr>
        <w:t xml:space="preserve"> Analysis of the Phytochemistry and Bioactivity of the Genus Polygonum of </w:t>
      </w:r>
      <w:r w:rsidRPr="00472CBE">
        <w:rPr>
          <w:rFonts w:ascii="Calibri" w:hAnsi="Calibri" w:cs="Calibri"/>
          <w:noProof/>
          <w:szCs w:val="24"/>
        </w:rPr>
        <w:lastRenderedPageBreak/>
        <w:t xml:space="preserve">Polygonaceae. </w:t>
      </w:r>
      <w:r w:rsidRPr="00472CBE">
        <w:rPr>
          <w:rFonts w:ascii="Calibri" w:hAnsi="Calibri" w:cs="Calibri"/>
          <w:i/>
          <w:iCs/>
          <w:noProof/>
          <w:szCs w:val="24"/>
        </w:rPr>
        <w:t>Digit. Chinese Med.</w:t>
      </w:r>
      <w:r w:rsidRPr="00472CBE">
        <w:rPr>
          <w:rFonts w:ascii="Calibri" w:hAnsi="Calibri" w:cs="Calibri"/>
          <w:noProof/>
          <w:szCs w:val="24"/>
        </w:rPr>
        <w:t xml:space="preserve"> </w:t>
      </w:r>
      <w:r w:rsidRPr="00472CBE">
        <w:rPr>
          <w:rFonts w:ascii="Calibri" w:hAnsi="Calibri" w:cs="Calibri"/>
          <w:b/>
          <w:bCs/>
          <w:noProof/>
          <w:szCs w:val="24"/>
        </w:rPr>
        <w:t>1</w:t>
      </w:r>
      <w:r w:rsidRPr="00472CBE">
        <w:rPr>
          <w:rFonts w:ascii="Calibri" w:hAnsi="Calibri" w:cs="Calibri"/>
          <w:noProof/>
          <w:szCs w:val="24"/>
        </w:rPr>
        <w:t>, 19–36 (2018).</w:t>
      </w:r>
    </w:p>
    <w:p w14:paraId="3A665D24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72CBE">
        <w:rPr>
          <w:rFonts w:ascii="Calibri" w:hAnsi="Calibri" w:cs="Calibri"/>
          <w:noProof/>
          <w:szCs w:val="24"/>
        </w:rPr>
        <w:t>8.</w:t>
      </w:r>
      <w:r w:rsidRPr="00472CBE">
        <w:rPr>
          <w:rFonts w:ascii="Calibri" w:hAnsi="Calibri" w:cs="Calibri"/>
          <w:noProof/>
          <w:szCs w:val="24"/>
        </w:rPr>
        <w:tab/>
        <w:t xml:space="preserve">Zhou, Y. </w:t>
      </w:r>
      <w:r w:rsidRPr="00472CBE">
        <w:rPr>
          <w:rFonts w:ascii="Calibri" w:hAnsi="Calibri" w:cs="Calibri"/>
          <w:i/>
          <w:iCs/>
          <w:noProof/>
          <w:szCs w:val="24"/>
        </w:rPr>
        <w:t>et al.</w:t>
      </w:r>
      <w:r w:rsidRPr="00472CBE">
        <w:rPr>
          <w:rFonts w:ascii="Calibri" w:hAnsi="Calibri" w:cs="Calibri"/>
          <w:noProof/>
          <w:szCs w:val="24"/>
        </w:rPr>
        <w:t xml:space="preserve"> Portulaca oleracea L .: A Review of Phytochemistry and Pharmacological Effects. </w:t>
      </w:r>
      <w:r w:rsidRPr="00472CBE">
        <w:rPr>
          <w:rFonts w:ascii="Calibri" w:hAnsi="Calibri" w:cs="Calibri"/>
          <w:b/>
          <w:bCs/>
          <w:noProof/>
          <w:szCs w:val="24"/>
        </w:rPr>
        <w:t>2015</w:t>
      </w:r>
      <w:r w:rsidRPr="00472CBE">
        <w:rPr>
          <w:rFonts w:ascii="Calibri" w:hAnsi="Calibri" w:cs="Calibri"/>
          <w:noProof/>
          <w:szCs w:val="24"/>
        </w:rPr>
        <w:t>, (2015).</w:t>
      </w:r>
    </w:p>
    <w:p w14:paraId="04100BBE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472CBE">
        <w:rPr>
          <w:rFonts w:ascii="Calibri" w:hAnsi="Calibri" w:cs="Calibri"/>
          <w:noProof/>
          <w:szCs w:val="24"/>
        </w:rPr>
        <w:t>9.</w:t>
      </w:r>
      <w:r w:rsidRPr="00472CBE">
        <w:rPr>
          <w:rFonts w:ascii="Calibri" w:hAnsi="Calibri" w:cs="Calibri"/>
          <w:noProof/>
          <w:szCs w:val="24"/>
        </w:rPr>
        <w:tab/>
        <w:t xml:space="preserve">Butnariu, M. Annals of Pharmacology and Pharmaceutics Portulaca Oleracea Phytochemistry and Pharmacological. </w:t>
      </w:r>
      <w:r w:rsidRPr="00472CBE">
        <w:rPr>
          <w:rFonts w:ascii="Calibri" w:hAnsi="Calibri" w:cs="Calibri"/>
          <w:b/>
          <w:bCs/>
          <w:noProof/>
          <w:szCs w:val="24"/>
        </w:rPr>
        <w:t>3</w:t>
      </w:r>
      <w:r w:rsidRPr="00472CBE">
        <w:rPr>
          <w:rFonts w:ascii="Calibri" w:hAnsi="Calibri" w:cs="Calibri"/>
          <w:noProof/>
          <w:szCs w:val="24"/>
        </w:rPr>
        <w:t>, 3–4 (2018).</w:t>
      </w:r>
    </w:p>
    <w:p w14:paraId="769F2D72" w14:textId="77777777" w:rsidR="00472CBE" w:rsidRPr="00472CBE" w:rsidRDefault="00472CBE" w:rsidP="00472CB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472CBE">
        <w:rPr>
          <w:rFonts w:ascii="Calibri" w:hAnsi="Calibri" w:cs="Calibri"/>
          <w:noProof/>
          <w:szCs w:val="24"/>
        </w:rPr>
        <w:t>10.</w:t>
      </w:r>
      <w:r w:rsidRPr="00472CBE">
        <w:rPr>
          <w:rFonts w:ascii="Calibri" w:hAnsi="Calibri" w:cs="Calibri"/>
          <w:noProof/>
          <w:szCs w:val="24"/>
        </w:rPr>
        <w:tab/>
        <w:t xml:space="preserve">Durgawale, T. P., Khanwelkar, C. C. &amp; Durgawale, P. P. PHYTOCHEMICAL ANALYSIS OF PORTULACA OLERACEA AND PORTULACA QUADRIFIDA EXTRACTS USING GAS CHROMATOGRAPH Y – MASS SPECTROMETRY. </w:t>
      </w:r>
      <w:r w:rsidRPr="00472CBE">
        <w:rPr>
          <w:rFonts w:ascii="Calibri" w:hAnsi="Calibri" w:cs="Calibri"/>
          <w:b/>
          <w:bCs/>
          <w:noProof/>
          <w:szCs w:val="24"/>
        </w:rPr>
        <w:t>11</w:t>
      </w:r>
      <w:r w:rsidRPr="00472CBE">
        <w:rPr>
          <w:rFonts w:ascii="Calibri" w:hAnsi="Calibri" w:cs="Calibri"/>
          <w:noProof/>
          <w:szCs w:val="24"/>
        </w:rPr>
        <w:t>, 11–14 (2018).</w:t>
      </w:r>
    </w:p>
    <w:p w14:paraId="2E1DEA9B" w14:textId="42CACD2A" w:rsidR="00D07852" w:rsidRPr="00D07852" w:rsidRDefault="00D07852">
      <w:pPr>
        <w:rPr>
          <w:b/>
          <w:bCs/>
        </w:rPr>
      </w:pPr>
      <w:r>
        <w:rPr>
          <w:b/>
          <w:bCs/>
        </w:rPr>
        <w:fldChar w:fldCharType="end"/>
      </w:r>
    </w:p>
    <w:sectPr w:rsidR="00D07852" w:rsidRPr="00D0785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4206"/>
    <w:rsid w:val="000058C8"/>
    <w:rsid w:val="000A4DAD"/>
    <w:rsid w:val="00130054"/>
    <w:rsid w:val="001405EF"/>
    <w:rsid w:val="00164BEC"/>
    <w:rsid w:val="00184F9E"/>
    <w:rsid w:val="001B7445"/>
    <w:rsid w:val="001E0449"/>
    <w:rsid w:val="001E05C6"/>
    <w:rsid w:val="0023714F"/>
    <w:rsid w:val="00250D41"/>
    <w:rsid w:val="00261CE7"/>
    <w:rsid w:val="002B136A"/>
    <w:rsid w:val="00310B9D"/>
    <w:rsid w:val="0037144C"/>
    <w:rsid w:val="00451A81"/>
    <w:rsid w:val="00472CBE"/>
    <w:rsid w:val="004F2D82"/>
    <w:rsid w:val="00595D5D"/>
    <w:rsid w:val="005B365E"/>
    <w:rsid w:val="006073AF"/>
    <w:rsid w:val="00623B4F"/>
    <w:rsid w:val="00651722"/>
    <w:rsid w:val="00684206"/>
    <w:rsid w:val="006B5774"/>
    <w:rsid w:val="00730832"/>
    <w:rsid w:val="0075035D"/>
    <w:rsid w:val="00766BAF"/>
    <w:rsid w:val="007B27B2"/>
    <w:rsid w:val="008405B3"/>
    <w:rsid w:val="0086076C"/>
    <w:rsid w:val="009B10B4"/>
    <w:rsid w:val="00A652A3"/>
    <w:rsid w:val="00AD33B8"/>
    <w:rsid w:val="00AE6295"/>
    <w:rsid w:val="00BE3045"/>
    <w:rsid w:val="00BF644C"/>
    <w:rsid w:val="00D07852"/>
    <w:rsid w:val="00D5787A"/>
    <w:rsid w:val="00DA6396"/>
    <w:rsid w:val="00EB3123"/>
    <w:rsid w:val="00F65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FD6273"/>
  <w15:chartTrackingRefBased/>
  <w15:docId w15:val="{88028F33-22AB-4248-97DD-CDD2561253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842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14">
    <w:name w:val="Pa14"/>
    <w:basedOn w:val="Normal"/>
    <w:next w:val="Normal"/>
    <w:uiPriority w:val="99"/>
    <w:rsid w:val="009B10B4"/>
    <w:pPr>
      <w:autoSpaceDE w:val="0"/>
      <w:autoSpaceDN w:val="0"/>
      <w:adjustRightInd w:val="0"/>
      <w:spacing w:after="0" w:line="161" w:lineRule="atLeast"/>
    </w:pPr>
    <w:rPr>
      <w:rFonts w:ascii="Cambria" w:hAnsi="Cambria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0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07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3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01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62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2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1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04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54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32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3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11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9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119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3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577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9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20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70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6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55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64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6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10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5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41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45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85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7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9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26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8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4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93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20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9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2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46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8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74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0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33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85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389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89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10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49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15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16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1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35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72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21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17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7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95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25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06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904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7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118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61F3BF-EC4B-49A7-A7F4-95290CFCFB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1</TotalTime>
  <Pages>9</Pages>
  <Words>26920</Words>
  <Characters>153450</Characters>
  <Application>Microsoft Office Word</Application>
  <DocSecurity>0</DocSecurity>
  <Lines>1278</Lines>
  <Paragraphs>3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18</cp:revision>
  <dcterms:created xsi:type="dcterms:W3CDTF">2020-09-25T01:46:00Z</dcterms:created>
  <dcterms:modified xsi:type="dcterms:W3CDTF">2020-10-04T0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70c8360-460f-3763-948b-27093b57f7bb</vt:lpwstr>
  </property>
  <property fmtid="{D5CDD505-2E9C-101B-9397-08002B2CF9AE}" pid="24" name="Mendeley Citation Style_1">
    <vt:lpwstr>http://www.zotero.org/styles/nature</vt:lpwstr>
  </property>
</Properties>
</file>